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84D0C" w14:textId="77777777" w:rsidR="002B1EB2" w:rsidRPr="001D7210" w:rsidRDefault="00025ABD" w:rsidP="005E0E61">
      <w:pPr>
        <w:spacing w:after="0" w:line="480" w:lineRule="auto"/>
        <w:rPr>
          <w:b/>
        </w:rPr>
      </w:pPr>
      <w:r w:rsidRPr="001D7210">
        <w:rPr>
          <w:b/>
        </w:rPr>
        <w:t xml:space="preserve">Pubertal timing and bone </w:t>
      </w:r>
      <w:r w:rsidR="00155C87" w:rsidRPr="001D7210">
        <w:rPr>
          <w:b/>
        </w:rPr>
        <w:t>phenotype</w:t>
      </w:r>
      <w:r w:rsidRPr="001D7210">
        <w:rPr>
          <w:b/>
        </w:rPr>
        <w:t xml:space="preserve"> in early old age: findings from a British birth cohort study</w:t>
      </w:r>
    </w:p>
    <w:p w14:paraId="7954D1F4" w14:textId="77777777" w:rsidR="001D7210" w:rsidRDefault="001D7210" w:rsidP="005E0E61">
      <w:pPr>
        <w:spacing w:after="0" w:line="480" w:lineRule="auto"/>
        <w:rPr>
          <w:i/>
        </w:rPr>
      </w:pPr>
    </w:p>
    <w:p w14:paraId="28A0A74B" w14:textId="207CD765" w:rsidR="00025ABD" w:rsidRDefault="001C5F6B" w:rsidP="005E0E61">
      <w:pPr>
        <w:spacing w:after="0" w:line="480" w:lineRule="auto"/>
        <w:rPr>
          <w:i/>
        </w:rPr>
      </w:pPr>
      <w:r>
        <w:rPr>
          <w:i/>
        </w:rPr>
        <w:t>Diana Kuh</w:t>
      </w:r>
      <w:r w:rsidR="001D7210" w:rsidRPr="001D7210">
        <w:rPr>
          <w:i/>
          <w:vertAlign w:val="superscript"/>
        </w:rPr>
        <w:t>1</w:t>
      </w:r>
      <w:r w:rsidR="00C62B38">
        <w:rPr>
          <w:i/>
          <w:vertAlign w:val="superscript"/>
        </w:rPr>
        <w:t>*</w:t>
      </w:r>
      <w:r>
        <w:rPr>
          <w:i/>
        </w:rPr>
        <w:t xml:space="preserve">, Stella </w:t>
      </w:r>
      <w:r w:rsidR="00943526">
        <w:rPr>
          <w:i/>
        </w:rPr>
        <w:t xml:space="preserve">G </w:t>
      </w:r>
      <w:r>
        <w:rPr>
          <w:i/>
        </w:rPr>
        <w:t>Muthuri</w:t>
      </w:r>
      <w:r w:rsidR="001D7210" w:rsidRPr="001D7210">
        <w:rPr>
          <w:i/>
          <w:vertAlign w:val="superscript"/>
        </w:rPr>
        <w:t>1</w:t>
      </w:r>
      <w:r>
        <w:rPr>
          <w:i/>
        </w:rPr>
        <w:t>, Adam Moore</w:t>
      </w:r>
      <w:r w:rsidR="001D7210" w:rsidRPr="001D7210">
        <w:rPr>
          <w:i/>
          <w:vertAlign w:val="superscript"/>
        </w:rPr>
        <w:t>1</w:t>
      </w:r>
      <w:r>
        <w:rPr>
          <w:i/>
        </w:rPr>
        <w:t xml:space="preserve">, Tim </w:t>
      </w:r>
      <w:r w:rsidR="00F25E53">
        <w:rPr>
          <w:i/>
        </w:rPr>
        <w:t xml:space="preserve">J </w:t>
      </w:r>
      <w:r>
        <w:rPr>
          <w:i/>
        </w:rPr>
        <w:t>Cole</w:t>
      </w:r>
      <w:r w:rsidR="001D7210" w:rsidRPr="001D7210">
        <w:rPr>
          <w:i/>
          <w:vertAlign w:val="superscript"/>
        </w:rPr>
        <w:t>2</w:t>
      </w:r>
      <w:r>
        <w:rPr>
          <w:i/>
        </w:rPr>
        <w:t xml:space="preserve">, </w:t>
      </w:r>
      <w:r w:rsidR="001D0121">
        <w:rPr>
          <w:i/>
        </w:rPr>
        <w:t xml:space="preserve">Judith </w:t>
      </w:r>
      <w:r w:rsidR="0013203E">
        <w:rPr>
          <w:i/>
        </w:rPr>
        <w:t xml:space="preserve">E </w:t>
      </w:r>
      <w:r w:rsidR="001D0121">
        <w:rPr>
          <w:i/>
        </w:rPr>
        <w:t>Adams</w:t>
      </w:r>
      <w:r w:rsidR="001D7210" w:rsidRPr="001D7210">
        <w:rPr>
          <w:i/>
          <w:vertAlign w:val="superscript"/>
        </w:rPr>
        <w:t>3</w:t>
      </w:r>
      <w:r w:rsidR="001D0121">
        <w:rPr>
          <w:i/>
        </w:rPr>
        <w:t xml:space="preserve">, </w:t>
      </w:r>
      <w:r>
        <w:rPr>
          <w:i/>
        </w:rPr>
        <w:t>Cyrus Cooper</w:t>
      </w:r>
      <w:r w:rsidR="001D7210" w:rsidRPr="001D7210">
        <w:rPr>
          <w:i/>
          <w:vertAlign w:val="superscript"/>
        </w:rPr>
        <w:t>4</w:t>
      </w:r>
      <w:r>
        <w:rPr>
          <w:i/>
        </w:rPr>
        <w:t xml:space="preserve">, </w:t>
      </w:r>
      <w:r w:rsidRPr="001C5F6B">
        <w:rPr>
          <w:i/>
        </w:rPr>
        <w:t>Rebecca Hardy</w:t>
      </w:r>
      <w:r w:rsidR="001D7210" w:rsidRPr="001D7210">
        <w:rPr>
          <w:i/>
          <w:vertAlign w:val="superscript"/>
        </w:rPr>
        <w:t>1</w:t>
      </w:r>
      <w:r w:rsidRPr="001C5F6B">
        <w:rPr>
          <w:i/>
        </w:rPr>
        <w:t xml:space="preserve">, </w:t>
      </w:r>
      <w:r w:rsidR="00303161">
        <w:rPr>
          <w:i/>
        </w:rPr>
        <w:t xml:space="preserve">Kate </w:t>
      </w:r>
      <w:r w:rsidR="0013203E">
        <w:rPr>
          <w:i/>
        </w:rPr>
        <w:t xml:space="preserve">A </w:t>
      </w:r>
      <w:r w:rsidR="00303161">
        <w:rPr>
          <w:i/>
        </w:rPr>
        <w:t>Ward</w:t>
      </w:r>
      <w:r w:rsidR="001D7210" w:rsidRPr="001D7210">
        <w:rPr>
          <w:i/>
          <w:vertAlign w:val="superscript"/>
        </w:rPr>
        <w:t>5</w:t>
      </w:r>
      <w:r w:rsidR="00303161">
        <w:rPr>
          <w:i/>
        </w:rPr>
        <w:t xml:space="preserve"> </w:t>
      </w:r>
    </w:p>
    <w:p w14:paraId="363EAB3C" w14:textId="77777777" w:rsidR="001D0121" w:rsidRDefault="001D0121" w:rsidP="005E0E61">
      <w:pPr>
        <w:spacing w:after="0" w:line="480" w:lineRule="auto"/>
        <w:rPr>
          <w:i/>
        </w:rPr>
      </w:pPr>
    </w:p>
    <w:p w14:paraId="63E400C2" w14:textId="77777777" w:rsidR="001D7210" w:rsidRDefault="001D7210" w:rsidP="005E0E61">
      <w:pPr>
        <w:spacing w:after="0" w:line="480" w:lineRule="auto"/>
        <w:rPr>
          <w:b/>
        </w:rPr>
      </w:pPr>
    </w:p>
    <w:p w14:paraId="613B4A80" w14:textId="6550CB5C" w:rsidR="001D7210" w:rsidRDefault="001D7210" w:rsidP="005E0E61">
      <w:pPr>
        <w:spacing w:after="0" w:line="480" w:lineRule="auto"/>
      </w:pPr>
      <w:r w:rsidRPr="001D7210">
        <w:rPr>
          <w:vertAlign w:val="superscript"/>
        </w:rPr>
        <w:t>1</w:t>
      </w:r>
      <w:r>
        <w:t>MRC Unit for Lifelong Health and Ageing at U</w:t>
      </w:r>
      <w:r w:rsidR="00655D2A">
        <w:t>C</w:t>
      </w:r>
      <w:r>
        <w:t>L, London</w:t>
      </w:r>
    </w:p>
    <w:p w14:paraId="3E9B0B00" w14:textId="1753BE6C" w:rsidR="001D7210" w:rsidRDefault="001D7210" w:rsidP="005E0E61">
      <w:pPr>
        <w:spacing w:after="0" w:line="480" w:lineRule="auto"/>
      </w:pPr>
      <w:proofErr w:type="gramStart"/>
      <w:r w:rsidRPr="001D7210">
        <w:rPr>
          <w:vertAlign w:val="superscript"/>
        </w:rPr>
        <w:t>2</w:t>
      </w:r>
      <w:r>
        <w:t>Population, Policy and Practice Programme, UCL Institute of Child Health, London.</w:t>
      </w:r>
      <w:proofErr w:type="gramEnd"/>
    </w:p>
    <w:p w14:paraId="71E4B357" w14:textId="441B5DBA" w:rsidR="001D7210" w:rsidRPr="008B78F6" w:rsidRDefault="001D7210" w:rsidP="005E0E61">
      <w:pPr>
        <w:spacing w:after="0" w:line="480" w:lineRule="auto"/>
        <w:rPr>
          <w:lang w:val="en-US"/>
        </w:rPr>
      </w:pPr>
      <w:proofErr w:type="gramStart"/>
      <w:r w:rsidRPr="001D7210">
        <w:rPr>
          <w:vertAlign w:val="superscript"/>
        </w:rPr>
        <w:t>3</w:t>
      </w:r>
      <w:r w:rsidR="00D9079B" w:rsidRPr="00D9079B">
        <w:rPr>
          <w:lang w:val="en-US"/>
        </w:rPr>
        <w:t>Clinical Radiology and Academic Health Science Centre, Manchester Royal Infirmary, Central Manchester University Hospital NH</w:t>
      </w:r>
      <w:r w:rsidR="00655D2A">
        <w:rPr>
          <w:lang w:val="en-US"/>
        </w:rPr>
        <w:t>S</w:t>
      </w:r>
      <w:r w:rsidR="00D9079B" w:rsidRPr="00D9079B">
        <w:rPr>
          <w:lang w:val="en-US"/>
        </w:rPr>
        <w:t xml:space="preserve"> Foundation Trust</w:t>
      </w:r>
      <w:r w:rsidR="00655D2A">
        <w:rPr>
          <w:lang w:val="en-US"/>
        </w:rPr>
        <w:t xml:space="preserve"> and University of Manchester</w:t>
      </w:r>
      <w:r w:rsidR="00495DCB">
        <w:rPr>
          <w:lang w:val="en-US"/>
        </w:rPr>
        <w:t>.</w:t>
      </w:r>
      <w:proofErr w:type="gramEnd"/>
    </w:p>
    <w:p w14:paraId="1DB7E46F" w14:textId="23DF43CD" w:rsidR="001D7210" w:rsidRDefault="001D7210" w:rsidP="005E0E61">
      <w:pPr>
        <w:spacing w:after="0" w:line="480" w:lineRule="auto"/>
      </w:pPr>
      <w:proofErr w:type="gramStart"/>
      <w:r w:rsidRPr="001D7210">
        <w:rPr>
          <w:vertAlign w:val="superscript"/>
        </w:rPr>
        <w:t>4</w:t>
      </w:r>
      <w:r>
        <w:t xml:space="preserve">MRC </w:t>
      </w:r>
      <w:proofErr w:type="spellStart"/>
      <w:r>
        <w:t>Lifecourse</w:t>
      </w:r>
      <w:proofErr w:type="spellEnd"/>
      <w:r>
        <w:t xml:space="preserve"> Epidemiology Unit, University of Southampton.</w:t>
      </w:r>
      <w:proofErr w:type="gramEnd"/>
    </w:p>
    <w:p w14:paraId="0B694E47" w14:textId="2A7F07E9" w:rsidR="001D7210" w:rsidRDefault="001D7210" w:rsidP="005E0E61">
      <w:pPr>
        <w:spacing w:after="0" w:line="480" w:lineRule="auto"/>
      </w:pPr>
      <w:r w:rsidRPr="001D7210">
        <w:rPr>
          <w:vertAlign w:val="superscript"/>
        </w:rPr>
        <w:t>5</w:t>
      </w:r>
      <w:r>
        <w:t xml:space="preserve">MRC Human Nutrition </w:t>
      </w:r>
      <w:r w:rsidR="0013203E">
        <w:t>Research</w:t>
      </w:r>
      <w:r>
        <w:t xml:space="preserve">, Cambridge. </w:t>
      </w:r>
    </w:p>
    <w:p w14:paraId="3BB46FBE" w14:textId="77777777" w:rsidR="001D7210" w:rsidRDefault="001D7210" w:rsidP="005E0E61">
      <w:pPr>
        <w:spacing w:after="0" w:line="480" w:lineRule="auto"/>
      </w:pPr>
    </w:p>
    <w:p w14:paraId="142FA784" w14:textId="0BEDB6FD" w:rsidR="001D7210" w:rsidRDefault="00E97B26" w:rsidP="005E0E61">
      <w:pPr>
        <w:spacing w:after="0" w:line="480" w:lineRule="auto"/>
      </w:pPr>
      <w:r>
        <w:t>Updated word count</w:t>
      </w:r>
      <w:r w:rsidR="002964B4">
        <w:t xml:space="preserve"> (abstract and main text</w:t>
      </w:r>
      <w:proofErr w:type="gramStart"/>
      <w:r w:rsidR="002964B4">
        <w:t>)</w:t>
      </w:r>
      <w:r>
        <w:t>=</w:t>
      </w:r>
      <w:proofErr w:type="gramEnd"/>
      <w:r>
        <w:t>4269</w:t>
      </w:r>
    </w:p>
    <w:p w14:paraId="2010F510" w14:textId="77777777" w:rsidR="00796BC7" w:rsidRDefault="00796BC7" w:rsidP="005E0E61">
      <w:pPr>
        <w:spacing w:after="0" w:line="480" w:lineRule="auto"/>
        <w:rPr>
          <w:b/>
        </w:rPr>
      </w:pPr>
      <w:r>
        <w:rPr>
          <w:b/>
        </w:rPr>
        <w:br w:type="page"/>
      </w:r>
    </w:p>
    <w:p w14:paraId="033A1E1E" w14:textId="6DD1D5CE" w:rsidR="001D7210" w:rsidRPr="001D7210" w:rsidRDefault="001D7210" w:rsidP="005E0E61">
      <w:pPr>
        <w:spacing w:after="0" w:line="480" w:lineRule="auto"/>
        <w:rPr>
          <w:b/>
        </w:rPr>
      </w:pPr>
      <w:r w:rsidRPr="001D7210">
        <w:rPr>
          <w:b/>
        </w:rPr>
        <w:lastRenderedPageBreak/>
        <w:t>Abstract</w:t>
      </w:r>
      <w:r w:rsidR="00385070">
        <w:rPr>
          <w:b/>
        </w:rPr>
        <w:t xml:space="preserve"> </w:t>
      </w:r>
    </w:p>
    <w:p w14:paraId="67083D66" w14:textId="77777777" w:rsidR="00796BC7" w:rsidRDefault="00796BC7" w:rsidP="005E0E61">
      <w:pPr>
        <w:spacing w:after="0" w:line="480" w:lineRule="auto"/>
      </w:pPr>
    </w:p>
    <w:p w14:paraId="3AE93C3F" w14:textId="775EBEE9" w:rsidR="001D7210" w:rsidRDefault="00796BC7" w:rsidP="005E0E61">
      <w:pPr>
        <w:spacing w:after="0" w:line="480" w:lineRule="auto"/>
      </w:pPr>
      <w:r w:rsidRPr="00796BC7">
        <w:rPr>
          <w:b/>
        </w:rPr>
        <w:t>Objectives</w:t>
      </w:r>
      <w:r>
        <w:t xml:space="preserve">: To </w:t>
      </w:r>
      <w:r w:rsidRPr="002363EE">
        <w:t>investigate the effect of</w:t>
      </w:r>
      <w:r>
        <w:t xml:space="preserve"> </w:t>
      </w:r>
      <w:r w:rsidRPr="002363EE">
        <w:t xml:space="preserve">pubertal </w:t>
      </w:r>
      <w:proofErr w:type="gramStart"/>
      <w:r w:rsidRPr="002363EE">
        <w:t>timing</w:t>
      </w:r>
      <w:r w:rsidR="00F61DE7">
        <w:t>,</w:t>
      </w:r>
      <w:proofErr w:type="gramEnd"/>
      <w:r w:rsidR="000C3D2F">
        <w:t xml:space="preserve"> </w:t>
      </w:r>
      <w:r w:rsidR="00F61DE7">
        <w:t>assessed</w:t>
      </w:r>
      <w:r w:rsidR="000C3D2F">
        <w:t xml:space="preserve"> in adolescence</w:t>
      </w:r>
      <w:r w:rsidR="00F61DE7">
        <w:t>,</w:t>
      </w:r>
      <w:r w:rsidRPr="002363EE">
        <w:t xml:space="preserve"> on </w:t>
      </w:r>
      <w:r>
        <w:t xml:space="preserve">bone size, strength and density in </w:t>
      </w:r>
      <w:r w:rsidR="000C3D2F">
        <w:t xml:space="preserve">men and women in </w:t>
      </w:r>
      <w:r>
        <w:t xml:space="preserve">early old age </w:t>
      </w:r>
    </w:p>
    <w:p w14:paraId="20B906D8" w14:textId="77777777" w:rsidR="001D7210" w:rsidRDefault="001D7210" w:rsidP="005E0E61">
      <w:pPr>
        <w:spacing w:after="0" w:line="480" w:lineRule="auto"/>
      </w:pPr>
    </w:p>
    <w:p w14:paraId="71650617" w14:textId="25809D40" w:rsidR="001D7210" w:rsidRDefault="001D7210" w:rsidP="005E0E61">
      <w:pPr>
        <w:spacing w:after="0" w:line="480" w:lineRule="auto"/>
      </w:pPr>
      <w:r w:rsidRPr="00C65225">
        <w:rPr>
          <w:b/>
        </w:rPr>
        <w:t>Design</w:t>
      </w:r>
      <w:r>
        <w:t>:</w:t>
      </w:r>
      <w:r w:rsidR="00550399">
        <w:t xml:space="preserve"> A British birth cohort study with </w:t>
      </w:r>
      <w:r w:rsidR="000C3D2F">
        <w:t xml:space="preserve">prospective indicators of pubertal timing based on age at menarche, clinical assessment of pubertal stage, and growth tempo from serial height measures, and </w:t>
      </w:r>
      <w:r w:rsidR="00C65225" w:rsidRPr="00C65225">
        <w:t xml:space="preserve">bone </w:t>
      </w:r>
      <w:r w:rsidR="000C3D2F">
        <w:t xml:space="preserve">measures </w:t>
      </w:r>
      <w:r w:rsidR="000C3D2F" w:rsidRPr="00C65225">
        <w:t>derived from peripheral quantitative com</w:t>
      </w:r>
      <w:r w:rsidR="000C3D2F">
        <w:t>puted tomography (</w:t>
      </w:r>
      <w:proofErr w:type="spellStart"/>
      <w:r w:rsidR="000C3D2F">
        <w:t>pQCT</w:t>
      </w:r>
      <w:proofErr w:type="spellEnd"/>
      <w:r w:rsidR="000C3D2F">
        <w:t>) and</w:t>
      </w:r>
      <w:r w:rsidR="000C3D2F" w:rsidRPr="00C65225">
        <w:t xml:space="preserve"> dual-energy X-ray </w:t>
      </w:r>
      <w:r w:rsidR="000C3D2F">
        <w:t xml:space="preserve">absorptiometry (DXA)  </w:t>
      </w:r>
      <w:r w:rsidR="00C65225" w:rsidRPr="00C65225">
        <w:t xml:space="preserve">at 60-64 years </w:t>
      </w:r>
      <w:r w:rsidR="00C65225">
        <w:t xml:space="preserve">on 866 women and 792 men </w:t>
      </w:r>
      <w:r w:rsidR="009E49D1">
        <w:t xml:space="preserve">. </w:t>
      </w:r>
      <w:r w:rsidR="00C65225">
        <w:t xml:space="preserve"> </w:t>
      </w:r>
    </w:p>
    <w:p w14:paraId="4BA79252" w14:textId="4F415C79" w:rsidR="001D7210" w:rsidRDefault="00C65225" w:rsidP="005E0E61">
      <w:pPr>
        <w:spacing w:after="0" w:line="480" w:lineRule="auto"/>
      </w:pPr>
      <w:r>
        <w:t xml:space="preserve"> </w:t>
      </w:r>
    </w:p>
    <w:p w14:paraId="465E137F" w14:textId="48772E4A" w:rsidR="008D2703" w:rsidRDefault="001D7210" w:rsidP="005E0E61">
      <w:pPr>
        <w:spacing w:after="0" w:line="480" w:lineRule="auto"/>
      </w:pPr>
      <w:r w:rsidRPr="008D2703">
        <w:rPr>
          <w:b/>
        </w:rPr>
        <w:t>Methods</w:t>
      </w:r>
      <w:r>
        <w:t>:</w:t>
      </w:r>
      <w:r w:rsidR="00C65225">
        <w:t xml:space="preserve"> </w:t>
      </w:r>
      <w:r w:rsidR="008D2703">
        <w:t>A first set of r</w:t>
      </w:r>
      <w:r w:rsidR="00C65225">
        <w:t xml:space="preserve">egression models investigated the relationships between </w:t>
      </w:r>
      <w:r w:rsidR="009E49D1">
        <w:t xml:space="preserve">pubertal timing and </w:t>
      </w:r>
      <w:r w:rsidR="00C65225">
        <w:t>bone size, strength and density</w:t>
      </w:r>
      <w:r w:rsidR="008D2703">
        <w:t>, adjusting for current height and weight, smoking and adult socioeconomic position</w:t>
      </w:r>
      <w:r w:rsidR="009E49D1">
        <w:t xml:space="preserve">. </w:t>
      </w:r>
      <w:r w:rsidR="00204696">
        <w:t>T</w:t>
      </w:r>
      <w:r w:rsidR="008D2703">
        <w:t>o make an equivalent compa</w:t>
      </w:r>
      <w:r w:rsidR="009E49D1">
        <w:t xml:space="preserve">rison between men and women, </w:t>
      </w:r>
      <w:r w:rsidR="008D2703">
        <w:t xml:space="preserve">the percentage difference in </w:t>
      </w:r>
      <w:r w:rsidR="00204696">
        <w:t xml:space="preserve">bone </w:t>
      </w:r>
      <w:r w:rsidR="008D2703">
        <w:t xml:space="preserve">outcomes </w:t>
      </w:r>
      <w:r w:rsidR="009E49D1">
        <w:t xml:space="preserve">was calculated </w:t>
      </w:r>
      <w:r w:rsidR="008D2703">
        <w:t xml:space="preserve">for a five-year difference in age at menarche, and </w:t>
      </w:r>
      <w:r w:rsidR="000C3D2F">
        <w:t>in</w:t>
      </w:r>
      <w:r w:rsidR="009E49D1">
        <w:t xml:space="preserve"> </w:t>
      </w:r>
      <w:r w:rsidR="008D2703">
        <w:t xml:space="preserve">men </w:t>
      </w:r>
      <w:r w:rsidR="000C3D2F">
        <w:t xml:space="preserve">a comparison between those </w:t>
      </w:r>
      <w:r w:rsidR="008D2703">
        <w:t xml:space="preserve">who were fully mature or pre-adolescent at 14.5 years. A second set of models investigated the percentage difference in bone outcomes </w:t>
      </w:r>
      <w:r w:rsidR="00204696">
        <w:t xml:space="preserve">for a 5-year difference in </w:t>
      </w:r>
      <w:r w:rsidR="0013203E">
        <w:t>timing of p</w:t>
      </w:r>
      <w:r w:rsidR="000C3D2F">
        <w:t>eak height velocity</w:t>
      </w:r>
      <w:r w:rsidR="008D2703">
        <w:t xml:space="preserve"> </w:t>
      </w:r>
      <w:r w:rsidR="00204696">
        <w:t xml:space="preserve">(height tempo) </w:t>
      </w:r>
      <w:r w:rsidR="008D2703">
        <w:t xml:space="preserve">derived from </w:t>
      </w:r>
      <w:r w:rsidR="000C3D2F">
        <w:t xml:space="preserve">longitudinal </w:t>
      </w:r>
      <w:r w:rsidR="008D2703">
        <w:t xml:space="preserve">growth </w:t>
      </w:r>
      <w:r w:rsidR="000C3D2F">
        <w:t>modelling</w:t>
      </w:r>
      <w:r w:rsidR="008D2703">
        <w:t xml:space="preserve"> (SITAR). </w:t>
      </w:r>
    </w:p>
    <w:p w14:paraId="4B62F9C2" w14:textId="221EBB44" w:rsidR="001D7210" w:rsidRDefault="008D2703" w:rsidP="005E0E61">
      <w:pPr>
        <w:spacing w:after="0" w:line="480" w:lineRule="auto"/>
      </w:pPr>
      <w:r>
        <w:t xml:space="preserve"> </w:t>
      </w:r>
    </w:p>
    <w:p w14:paraId="3C61CC8A" w14:textId="3282D5B8" w:rsidR="001D7210" w:rsidRDefault="001D7210" w:rsidP="005E0E61">
      <w:pPr>
        <w:spacing w:after="0" w:line="480" w:lineRule="auto"/>
      </w:pPr>
      <w:r w:rsidRPr="007D0C9D">
        <w:rPr>
          <w:b/>
        </w:rPr>
        <w:t>Results</w:t>
      </w:r>
      <w:r>
        <w:t>:</w:t>
      </w:r>
      <w:r w:rsidR="007D0C9D">
        <w:t xml:space="preserve"> </w:t>
      </w:r>
      <w:r w:rsidR="00BC7C7D">
        <w:t>After adjustment for current height and weight, a</w:t>
      </w:r>
      <w:r w:rsidR="007D0C9D" w:rsidRPr="002C7858">
        <w:t xml:space="preserve"> 5-year increase in age a</w:t>
      </w:r>
      <w:r w:rsidR="007D0C9D">
        <w:t xml:space="preserve">t menarche was associated with an 8% (95% CI -17%, 0.5%, p=0.07) lower trabecular </w:t>
      </w:r>
      <w:r w:rsidR="00A520E2">
        <w:t>volumetric bone mineral density (</w:t>
      </w:r>
      <w:proofErr w:type="spellStart"/>
      <w:r w:rsidR="00A520E2">
        <w:t>vBMD</w:t>
      </w:r>
      <w:proofErr w:type="spellEnd"/>
      <w:r w:rsidR="00A520E2">
        <w:t>)</w:t>
      </w:r>
      <w:r w:rsidR="00BC7C7D">
        <w:t>; m</w:t>
      </w:r>
      <w:r w:rsidR="007D0C9D">
        <w:t xml:space="preserve">en who were </w:t>
      </w:r>
      <w:r w:rsidR="00BC7C7D">
        <w:t xml:space="preserve">pre-adolescent </w:t>
      </w:r>
      <w:r w:rsidR="007D0C9D">
        <w:t>at 14.5 years</w:t>
      </w:r>
      <w:r w:rsidR="00BC7C7D">
        <w:t xml:space="preserve"> had a </w:t>
      </w:r>
      <w:r w:rsidR="00BC7C7D" w:rsidRPr="007D0C9D">
        <w:t xml:space="preserve">9%, </w:t>
      </w:r>
      <w:r w:rsidR="00BC7C7D">
        <w:t>(</w:t>
      </w:r>
      <w:r w:rsidR="00BC7C7D" w:rsidRPr="007D0C9D">
        <w:t xml:space="preserve">95%CI </w:t>
      </w:r>
      <w:r w:rsidR="007D0C9D" w:rsidRPr="007D0C9D">
        <w:t>-1</w:t>
      </w:r>
      <w:r w:rsidR="00BC7C7D">
        <w:t>4</w:t>
      </w:r>
      <w:r w:rsidR="007D0C9D" w:rsidRPr="007D0C9D">
        <w:t>%,-4%; p=.001)</w:t>
      </w:r>
      <w:r w:rsidR="00BC7C7D">
        <w:t xml:space="preserve"> lower trabecular </w:t>
      </w:r>
      <w:proofErr w:type="spellStart"/>
      <w:r w:rsidR="00BC7C7D">
        <w:t>vBMD</w:t>
      </w:r>
      <w:proofErr w:type="spellEnd"/>
      <w:r w:rsidR="007D0C9D" w:rsidRPr="007D0C9D">
        <w:t xml:space="preserve"> </w:t>
      </w:r>
      <w:r w:rsidR="00BC7C7D">
        <w:t xml:space="preserve">compared with those who had been fully mature. </w:t>
      </w:r>
      <w:r w:rsidR="007D0C9D">
        <w:t>Other confounders did not attenuate these estimates further</w:t>
      </w:r>
      <w:r w:rsidR="00A520E2">
        <w:t xml:space="preserve">. </w:t>
      </w:r>
      <w:r w:rsidR="00BC7C7D">
        <w:t xml:space="preserve">Patterns </w:t>
      </w:r>
      <w:r w:rsidR="00BD70D3">
        <w:t>o</w:t>
      </w:r>
      <w:r w:rsidR="00BC7C7D">
        <w:t>f association were similar but somewhat weaker for lumbar spine and total hip a</w:t>
      </w:r>
      <w:r w:rsidR="00A520E2">
        <w:t xml:space="preserve">real </w:t>
      </w:r>
      <w:r w:rsidR="00BC7C7D">
        <w:t>BMD.</w:t>
      </w:r>
      <w:r w:rsidR="00BD70D3">
        <w:t xml:space="preserve">  </w:t>
      </w:r>
      <w:r w:rsidR="000C3D2F">
        <w:t xml:space="preserve">Age at peak height </w:t>
      </w:r>
      <w:proofErr w:type="gramStart"/>
      <w:r w:rsidR="000C3D2F">
        <w:t xml:space="preserve">velocity </w:t>
      </w:r>
      <w:r w:rsidR="00BD70D3">
        <w:t xml:space="preserve"> </w:t>
      </w:r>
      <w:r w:rsidR="00204696">
        <w:t>was</w:t>
      </w:r>
      <w:proofErr w:type="gramEnd"/>
      <w:r w:rsidR="00204696">
        <w:t xml:space="preserve"> </w:t>
      </w:r>
      <w:r w:rsidR="00BD70D3">
        <w:t xml:space="preserve">associated with even larger differences in </w:t>
      </w:r>
      <w:r w:rsidR="000C3D2F">
        <w:t>BMD in men and women,</w:t>
      </w:r>
      <w:r w:rsidR="00BD70D3">
        <w:t xml:space="preserve"> and </w:t>
      </w:r>
      <w:r w:rsidR="001134CB">
        <w:t>was</w:t>
      </w:r>
      <w:r w:rsidR="00BD70D3">
        <w:t xml:space="preserve"> negatively associated with bone size and strength.  </w:t>
      </w:r>
      <w:r w:rsidR="00BC7C7D">
        <w:t xml:space="preserve"> </w:t>
      </w:r>
    </w:p>
    <w:p w14:paraId="0EF08BC6" w14:textId="77777777" w:rsidR="001D7210" w:rsidRDefault="001D7210" w:rsidP="005E0E61">
      <w:pPr>
        <w:spacing w:after="0" w:line="480" w:lineRule="auto"/>
      </w:pPr>
    </w:p>
    <w:p w14:paraId="75AD2218" w14:textId="604DCB82" w:rsidR="001D7210" w:rsidRPr="001D7210" w:rsidRDefault="001D7210" w:rsidP="005E0E61">
      <w:pPr>
        <w:spacing w:after="0" w:line="480" w:lineRule="auto"/>
      </w:pPr>
      <w:r w:rsidRPr="009E49D1">
        <w:rPr>
          <w:b/>
        </w:rPr>
        <w:lastRenderedPageBreak/>
        <w:t>Conclusions</w:t>
      </w:r>
      <w:r>
        <w:t>:</w:t>
      </w:r>
      <w:r w:rsidR="00BD70D3">
        <w:t xml:space="preserve"> </w:t>
      </w:r>
      <w:r w:rsidR="009E49D1">
        <w:rPr>
          <w:bCs/>
          <w:lang w:val="en-US"/>
        </w:rPr>
        <w:t>T</w:t>
      </w:r>
      <w:r w:rsidR="009E49D1" w:rsidRPr="00691976">
        <w:rPr>
          <w:bCs/>
          <w:lang w:val="en-US"/>
        </w:rPr>
        <w:t xml:space="preserve">he association between </w:t>
      </w:r>
      <w:r w:rsidR="00655D2A">
        <w:rPr>
          <w:bCs/>
          <w:lang w:val="en-US"/>
        </w:rPr>
        <w:t>later</w:t>
      </w:r>
      <w:r w:rsidR="009E49D1" w:rsidRPr="00691976">
        <w:rPr>
          <w:bCs/>
          <w:lang w:val="en-US"/>
        </w:rPr>
        <w:t xml:space="preserve"> </w:t>
      </w:r>
      <w:r w:rsidR="009E49D1">
        <w:rPr>
          <w:bCs/>
          <w:lang w:val="en-US"/>
        </w:rPr>
        <w:t xml:space="preserve">puberty </w:t>
      </w:r>
      <w:r w:rsidR="009E49D1" w:rsidRPr="00691976">
        <w:rPr>
          <w:bCs/>
          <w:lang w:val="en-US"/>
        </w:rPr>
        <w:t xml:space="preserve">and </w:t>
      </w:r>
      <w:r w:rsidR="00655D2A">
        <w:rPr>
          <w:bCs/>
          <w:lang w:val="en-US"/>
        </w:rPr>
        <w:t xml:space="preserve">lower </w:t>
      </w:r>
      <w:r w:rsidR="009E49D1">
        <w:rPr>
          <w:bCs/>
          <w:lang w:val="en-US"/>
        </w:rPr>
        <w:t xml:space="preserve">BMD </w:t>
      </w:r>
      <w:r w:rsidR="009E49D1" w:rsidRPr="00691976">
        <w:rPr>
          <w:bCs/>
          <w:lang w:val="en-US"/>
        </w:rPr>
        <w:t xml:space="preserve">persists into early old age.  </w:t>
      </w:r>
      <w:r w:rsidR="009E49D1">
        <w:rPr>
          <w:bCs/>
          <w:lang w:val="en-US"/>
        </w:rPr>
        <w:t xml:space="preserve">The </w:t>
      </w:r>
      <w:r w:rsidR="009E49D1" w:rsidRPr="00691976">
        <w:t xml:space="preserve">9-10% </w:t>
      </w:r>
      <w:r w:rsidR="009E49D1">
        <w:t xml:space="preserve">lower </w:t>
      </w:r>
      <w:r w:rsidR="009E49D1" w:rsidRPr="00691976">
        <w:t xml:space="preserve">trabecular </w:t>
      </w:r>
      <w:proofErr w:type="spellStart"/>
      <w:r w:rsidR="009E49D1" w:rsidRPr="00691976">
        <w:t>vBMD</w:t>
      </w:r>
      <w:proofErr w:type="spellEnd"/>
      <w:r w:rsidR="009E49D1">
        <w:t xml:space="preserve"> in later compared with earlier </w:t>
      </w:r>
      <w:proofErr w:type="spellStart"/>
      <w:r w:rsidR="009E49D1">
        <w:t>maturers</w:t>
      </w:r>
      <w:proofErr w:type="spellEnd"/>
      <w:r w:rsidR="009E49D1">
        <w:t xml:space="preserve"> could be c</w:t>
      </w:r>
      <w:r w:rsidR="009E49D1" w:rsidRPr="00691976">
        <w:t>linically important</w:t>
      </w:r>
      <w:r w:rsidR="009E49D1">
        <w:t xml:space="preserve"> given a rate of bone loss from midlife of 1-2</w:t>
      </w:r>
      <w:r w:rsidR="009E49D1" w:rsidRPr="00691976">
        <w:t>% a year</w:t>
      </w:r>
      <w:r w:rsidR="009E49D1">
        <w:t xml:space="preserve">, and the </w:t>
      </w:r>
      <w:r w:rsidR="00204696">
        <w:t>negative</w:t>
      </w:r>
      <w:r w:rsidR="009E49D1">
        <w:t xml:space="preserve"> association between BMD and fracture.</w:t>
      </w:r>
    </w:p>
    <w:p w14:paraId="7F011057" w14:textId="77777777" w:rsidR="00C17000" w:rsidRDefault="00C17000" w:rsidP="005E0E61">
      <w:pPr>
        <w:spacing w:after="0" w:line="480" w:lineRule="auto"/>
        <w:rPr>
          <w:b/>
        </w:rPr>
      </w:pPr>
    </w:p>
    <w:p w14:paraId="65961B9B" w14:textId="77777777" w:rsidR="001134CB" w:rsidRDefault="001134CB" w:rsidP="005E0E61">
      <w:pPr>
        <w:spacing w:after="0" w:line="480" w:lineRule="auto"/>
        <w:rPr>
          <w:b/>
        </w:rPr>
      </w:pPr>
      <w:r>
        <w:rPr>
          <w:b/>
        </w:rPr>
        <w:t xml:space="preserve">Key words: </w:t>
      </w:r>
      <w:r w:rsidRPr="001134CB">
        <w:t>puberty, bone, birth cohort, life course</w:t>
      </w:r>
    </w:p>
    <w:p w14:paraId="118D39D1" w14:textId="77777777" w:rsidR="001134CB" w:rsidRDefault="001134CB" w:rsidP="005E0E61">
      <w:pPr>
        <w:spacing w:after="0" w:line="480" w:lineRule="auto"/>
        <w:rPr>
          <w:b/>
        </w:rPr>
      </w:pPr>
    </w:p>
    <w:p w14:paraId="77056A93" w14:textId="3363FCA9" w:rsidR="001134CB" w:rsidRDefault="001134CB" w:rsidP="005E0E61">
      <w:pPr>
        <w:spacing w:after="0" w:line="480" w:lineRule="auto"/>
        <w:rPr>
          <w:b/>
        </w:rPr>
      </w:pPr>
      <w:r>
        <w:rPr>
          <w:b/>
        </w:rPr>
        <w:t>Key messages:</w:t>
      </w:r>
    </w:p>
    <w:p w14:paraId="0C0101AA" w14:textId="788EC865" w:rsidR="00AD386F" w:rsidRPr="00116CEB" w:rsidRDefault="00AD386F" w:rsidP="001134CB">
      <w:pPr>
        <w:pStyle w:val="ListParagraph"/>
        <w:numPr>
          <w:ilvl w:val="0"/>
          <w:numId w:val="4"/>
        </w:numPr>
        <w:spacing w:after="0" w:line="240" w:lineRule="auto"/>
        <w:contextualSpacing w:val="0"/>
      </w:pPr>
      <w:r w:rsidRPr="00116CEB">
        <w:t>Puberty is an important period for bone growth and mineral accrual but e</w:t>
      </w:r>
      <w:r w:rsidR="00BE610A" w:rsidRPr="00116CEB">
        <w:t xml:space="preserve">vidence from previous studies on pubertal timing and adult bone health </w:t>
      </w:r>
      <w:r w:rsidRPr="00116CEB">
        <w:t>is</w:t>
      </w:r>
      <w:r w:rsidR="00BE610A" w:rsidRPr="00116CEB">
        <w:t xml:space="preserve"> inconclusive</w:t>
      </w:r>
      <w:r w:rsidR="000969BD" w:rsidRPr="00116CEB">
        <w:t xml:space="preserve"> </w:t>
      </w:r>
      <w:r w:rsidR="00116CEB">
        <w:t>due to</w:t>
      </w:r>
      <w:r w:rsidR="000969BD" w:rsidRPr="00116CEB">
        <w:t xml:space="preserve"> a lack of </w:t>
      </w:r>
      <w:r w:rsidR="00116CEB">
        <w:t xml:space="preserve">very </w:t>
      </w:r>
      <w:r w:rsidR="000969BD" w:rsidRPr="00116CEB">
        <w:t>long-term follow-up in studies with prospectively acquired pubertal indicators and gold standard bone outcomes</w:t>
      </w:r>
      <w:r w:rsidR="00BE610A" w:rsidRPr="00116CEB">
        <w:t xml:space="preserve">. </w:t>
      </w:r>
    </w:p>
    <w:p w14:paraId="0B6B3A02" w14:textId="77777777" w:rsidR="00AD386F" w:rsidRPr="00AD386F" w:rsidRDefault="00AD386F" w:rsidP="00AD386F">
      <w:pPr>
        <w:pStyle w:val="ListParagraph"/>
        <w:spacing w:after="0" w:line="240" w:lineRule="auto"/>
        <w:contextualSpacing w:val="0"/>
      </w:pPr>
    </w:p>
    <w:p w14:paraId="2A7746F3" w14:textId="26C1B83B" w:rsidR="00A42F8B" w:rsidRPr="00AD386F" w:rsidRDefault="00BE610A" w:rsidP="001134CB">
      <w:pPr>
        <w:pStyle w:val="ListParagraph"/>
        <w:numPr>
          <w:ilvl w:val="0"/>
          <w:numId w:val="4"/>
        </w:numPr>
        <w:spacing w:after="0" w:line="240" w:lineRule="auto"/>
        <w:contextualSpacing w:val="0"/>
      </w:pPr>
      <w:r w:rsidRPr="00AD386F">
        <w:t xml:space="preserve">This birth cohort study is unique in having prospective data </w:t>
      </w:r>
      <w:r w:rsidR="000C3D2F">
        <w:t xml:space="preserve">acquired in adolescence </w:t>
      </w:r>
      <w:r w:rsidRPr="00AD386F">
        <w:t>on pubert</w:t>
      </w:r>
      <w:r w:rsidR="00A42F8B" w:rsidRPr="00AD386F">
        <w:t>y</w:t>
      </w:r>
      <w:r w:rsidR="00AD386F" w:rsidRPr="00AD386F">
        <w:t>,</w:t>
      </w:r>
      <w:r w:rsidR="00A42F8B" w:rsidRPr="00AD386F">
        <w:t xml:space="preserve"> and bone outcomes in early old age derived from peripheral quantitative computed tomography and dual-energy X-ray absorptiometry</w:t>
      </w:r>
      <w:r w:rsidR="00AD386F" w:rsidRPr="00AD386F">
        <w:t>,</w:t>
      </w:r>
      <w:r w:rsidR="00A42F8B" w:rsidRPr="00AD386F">
        <w:t xml:space="preserve"> on 1359 men and women.</w:t>
      </w:r>
    </w:p>
    <w:p w14:paraId="6AE1CBE6" w14:textId="77777777" w:rsidR="00A42F8B" w:rsidRPr="00AD386F" w:rsidRDefault="00A42F8B" w:rsidP="00A42F8B">
      <w:pPr>
        <w:pStyle w:val="ListParagraph"/>
        <w:spacing w:after="0" w:line="240" w:lineRule="auto"/>
        <w:contextualSpacing w:val="0"/>
      </w:pPr>
    </w:p>
    <w:p w14:paraId="2B20F799" w14:textId="62A4A3A5" w:rsidR="00A42F8B" w:rsidRPr="00AD386F" w:rsidRDefault="00A42F8B" w:rsidP="001134CB">
      <w:pPr>
        <w:pStyle w:val="ListParagraph"/>
        <w:numPr>
          <w:ilvl w:val="0"/>
          <w:numId w:val="4"/>
        </w:numPr>
        <w:spacing w:after="0" w:line="240" w:lineRule="auto"/>
        <w:contextualSpacing w:val="0"/>
      </w:pPr>
      <w:r w:rsidRPr="00AD386F">
        <w:t xml:space="preserve">Later puberty, based on reported menarche, clinically assessed pubertal stage, or growth tempo </w:t>
      </w:r>
      <w:r w:rsidR="00AD386F" w:rsidRPr="00AD386F">
        <w:t>based on growth curve analysis</w:t>
      </w:r>
      <w:r w:rsidRPr="00AD386F">
        <w:t xml:space="preserve">, was consistently associated with lower trabecular volumetric bone mineral density </w:t>
      </w:r>
      <w:r w:rsidR="00AD386F" w:rsidRPr="00AD386F">
        <w:t xml:space="preserve">at the radius, </w:t>
      </w:r>
      <w:r w:rsidRPr="00AD386F">
        <w:t>and areal bone mineral density of lumbar spine and total hip</w:t>
      </w:r>
      <w:r w:rsidR="00AD386F" w:rsidRPr="00AD386F">
        <w:t xml:space="preserve"> in participants aged 60-64 years</w:t>
      </w:r>
      <w:r w:rsidRPr="00AD386F">
        <w:t xml:space="preserve">. </w:t>
      </w:r>
    </w:p>
    <w:p w14:paraId="424DC1A2" w14:textId="77777777" w:rsidR="00A42F8B" w:rsidRPr="00AD386F" w:rsidRDefault="00A42F8B" w:rsidP="00A42F8B">
      <w:pPr>
        <w:pStyle w:val="ListParagraph"/>
      </w:pPr>
    </w:p>
    <w:p w14:paraId="030F24DA" w14:textId="1063A8DC" w:rsidR="001134CB" w:rsidRPr="00AD386F" w:rsidRDefault="00AD386F" w:rsidP="001134CB">
      <w:pPr>
        <w:pStyle w:val="ListParagraph"/>
        <w:numPr>
          <w:ilvl w:val="0"/>
          <w:numId w:val="4"/>
        </w:numPr>
        <w:spacing w:after="0" w:line="240" w:lineRule="auto"/>
        <w:contextualSpacing w:val="0"/>
      </w:pPr>
      <w:r w:rsidRPr="00AD386F">
        <w:t xml:space="preserve">The 9-10% lower trabecular volumetric bone mineral density in later compared with earlier </w:t>
      </w:r>
      <w:proofErr w:type="spellStart"/>
      <w:r w:rsidRPr="00AD386F">
        <w:t>maturers</w:t>
      </w:r>
      <w:proofErr w:type="spellEnd"/>
      <w:r w:rsidRPr="00AD386F">
        <w:t xml:space="preserve"> may be clinically important given midlife rates of bone loss and a negative association between bone mineral density and fracture.</w:t>
      </w:r>
    </w:p>
    <w:p w14:paraId="113BB3A7" w14:textId="4AAE089D" w:rsidR="001D7210" w:rsidRPr="00AD386F" w:rsidRDefault="001D7210" w:rsidP="005E0E61">
      <w:pPr>
        <w:spacing w:after="0" w:line="480" w:lineRule="auto"/>
        <w:rPr>
          <w:b/>
        </w:rPr>
      </w:pPr>
      <w:r w:rsidRPr="00AD386F">
        <w:rPr>
          <w:b/>
        </w:rPr>
        <w:br w:type="page"/>
      </w:r>
    </w:p>
    <w:p w14:paraId="7F3EA82F" w14:textId="52333316" w:rsidR="003849E3" w:rsidRPr="000C2551" w:rsidRDefault="003849E3" w:rsidP="005E0E61">
      <w:pPr>
        <w:spacing w:after="0" w:line="480" w:lineRule="auto"/>
        <w:rPr>
          <w:b/>
        </w:rPr>
      </w:pPr>
      <w:r w:rsidRPr="002B487E">
        <w:rPr>
          <w:b/>
        </w:rPr>
        <w:lastRenderedPageBreak/>
        <w:t>Introduction</w:t>
      </w:r>
    </w:p>
    <w:p w14:paraId="21C7051E" w14:textId="1A2D3BCA" w:rsidR="00BE4C22" w:rsidRDefault="0000716A" w:rsidP="009D3CEB">
      <w:pPr>
        <w:spacing w:after="0" w:line="480" w:lineRule="auto"/>
      </w:pPr>
      <w:r>
        <w:t xml:space="preserve">Puberty is an important period for </w:t>
      </w:r>
      <w:r w:rsidR="000B3C42">
        <w:t>longitudinal</w:t>
      </w:r>
      <w:r>
        <w:t xml:space="preserve"> and appositional bone growth and mineral accrual</w:t>
      </w:r>
      <w:r w:rsidR="002363EE">
        <w:t xml:space="preserve">: </w:t>
      </w:r>
      <w:r>
        <w:t>20-</w:t>
      </w:r>
      <w:r w:rsidR="002363EE" w:rsidRPr="002363EE">
        <w:t xml:space="preserve"> 30% of </w:t>
      </w:r>
      <w:r>
        <w:t xml:space="preserve">an individual’s </w:t>
      </w:r>
      <w:r w:rsidR="002363EE" w:rsidRPr="002363EE">
        <w:t xml:space="preserve">total body bone mineral </w:t>
      </w:r>
      <w:r>
        <w:t xml:space="preserve">is accrued </w:t>
      </w:r>
      <w:r w:rsidR="002363EE" w:rsidRPr="002363EE">
        <w:t>during the pubertal growth spurt.</w:t>
      </w:r>
      <w:r w:rsidR="00973E5E">
        <w:fldChar w:fldCharType="begin">
          <w:fldData xml:space="preserve">PFJlZm1hbj48Q2l0ZT48QXV0aG9yPkJhaWxleTwvQXV0aG9yPjxZZWFyPjIwMDA8L1llYXI+PFJl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</w:fldData>
        </w:fldChar>
      </w:r>
      <w:r w:rsidR="00973E5E">
        <w:instrText xml:space="preserve"> ADDIN REFMGR.CITE </w:instrText>
      </w:r>
      <w:r w:rsidR="00973E5E">
        <w:fldChar w:fldCharType="begin">
          <w:fldData xml:space="preserve">PFJlZm1hbj48Q2l0ZT48QXV0aG9yPkJhaWxleTwvQXV0aG9yPjxZZWFyPjIwMDA8L1llYXI+PFJl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2</w:t>
      </w:r>
      <w:r w:rsidR="00973E5E">
        <w:fldChar w:fldCharType="end"/>
      </w:r>
      <w:r>
        <w:t xml:space="preserve"> </w:t>
      </w:r>
      <w:proofErr w:type="gramStart"/>
      <w:r>
        <w:t>It</w:t>
      </w:r>
      <w:proofErr w:type="gramEnd"/>
      <w:r>
        <w:t xml:space="preserve"> follows that ensuring </w:t>
      </w:r>
      <w:r w:rsidR="000B3C42">
        <w:t>optimal</w:t>
      </w:r>
      <w:r>
        <w:t xml:space="preserve"> growth during this period will be important </w:t>
      </w:r>
      <w:r w:rsidR="000B3C42">
        <w:t>for</w:t>
      </w:r>
      <w:r>
        <w:t xml:space="preserve"> future</w:t>
      </w:r>
      <w:r w:rsidR="004B6F52">
        <w:t xml:space="preserve"> </w:t>
      </w:r>
      <w:r w:rsidR="003E09D5">
        <w:t>bone health and fracture risk.</w:t>
      </w:r>
      <w:r w:rsidR="00973E5E">
        <w:fldChar w:fldCharType="begin">
          <w:fldData xml:space="preserve">PFJlZm1hbj48Q2l0ZT48QXV0aG9yPkNvb3BlcjwvQXV0aG9yPjxZZWFyPjIwMDE8L1llYXI+PFJl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</w:fldData>
        </w:fldChar>
      </w:r>
      <w:r w:rsidR="00973E5E">
        <w:instrText xml:space="preserve"> ADDIN REFMGR.CITE </w:instrText>
      </w:r>
      <w:r w:rsidR="00973E5E">
        <w:fldChar w:fldCharType="begin">
          <w:fldData xml:space="preserve">PFJlZm1hbj48Q2l0ZT48QXV0aG9yPkNvb3BlcjwvQXV0aG9yPjxZZWFyPjIwMDE8L1llYXI+PFJl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4</w:t>
      </w:r>
      <w:r w:rsidR="00973E5E">
        <w:fldChar w:fldCharType="end"/>
      </w:r>
      <w:r>
        <w:t xml:space="preserve">  </w:t>
      </w:r>
      <w:proofErr w:type="gramStart"/>
      <w:r w:rsidR="00F61DE7">
        <w:t>The</w:t>
      </w:r>
      <w:proofErr w:type="gramEnd"/>
      <w:r w:rsidR="00F61DE7">
        <w:t xml:space="preserve"> extent to which pubertal timing is related to later bone phenotype and fracture risk has been investigated in a number of studies </w:t>
      </w:r>
      <w:r w:rsidR="00A95B34">
        <w:t>of different types</w:t>
      </w:r>
      <w:r w:rsidR="00F61DE7">
        <w:t>.</w:t>
      </w:r>
      <w:r w:rsidR="00973E5E">
        <w:fldChar w:fldCharType="begin">
          <w:fldData xml:space="preserve">PFJlZm1hbj48Q2l0ZT48QXV0aG9yPkJvbmpvdXI8L0F1dGhvcj48WWVhcj4yMDE0PC9ZZWFyPjxS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</w:fldData>
        </w:fldChar>
      </w:r>
      <w:r w:rsidR="00973E5E">
        <w:instrText xml:space="preserve"> ADDIN REFMGR.CITE </w:instrText>
      </w:r>
      <w:r w:rsidR="00973E5E">
        <w:fldChar w:fldCharType="begin">
          <w:fldData xml:space="preserve">PFJlZm1hbj48Q2l0ZT48QXV0aG9yPkJvbmpvdXI8L0F1dGhvcj48WWVhcj4yMDE0PC9ZZWFyPjxS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5</w:t>
      </w:r>
      <w:r w:rsidR="00973E5E">
        <w:fldChar w:fldCharType="end"/>
      </w:r>
      <w:r w:rsidR="00F61DE7">
        <w:t xml:space="preserve"> </w:t>
      </w:r>
      <w:r w:rsidR="001F6D17">
        <w:t xml:space="preserve">Most recently, a large genomic analysis </w:t>
      </w:r>
      <w:r w:rsidR="008154B0">
        <w:t>revealed</w:t>
      </w:r>
      <w:r w:rsidR="001F6D17">
        <w:t xml:space="preserve"> genetic correlations between timing of puberty in men and women </w:t>
      </w:r>
      <w:r w:rsidR="008154B0">
        <w:t xml:space="preserve">and </w:t>
      </w:r>
      <w:r w:rsidR="001F6D17">
        <w:t>a range of health outcomes</w:t>
      </w:r>
      <w:r w:rsidR="008154B0">
        <w:t>,</w:t>
      </w:r>
      <w:r w:rsidR="001F6D17">
        <w:t xml:space="preserve"> including </w:t>
      </w:r>
      <w:r w:rsidR="00CF61A5">
        <w:t>a</w:t>
      </w:r>
      <w:r w:rsidR="00EB5B75">
        <w:t>n inverse</w:t>
      </w:r>
      <w:r w:rsidR="00CF61A5">
        <w:t xml:space="preserve"> </w:t>
      </w:r>
      <w:r w:rsidR="00EB5B75">
        <w:t xml:space="preserve">correlation </w:t>
      </w:r>
      <w:r w:rsidR="00CF61A5">
        <w:t xml:space="preserve">with </w:t>
      </w:r>
      <w:r w:rsidR="001F6D17">
        <w:t>areal bone mineral density (</w:t>
      </w:r>
      <w:proofErr w:type="spellStart"/>
      <w:r w:rsidR="001F6D17">
        <w:t>aBMD</w:t>
      </w:r>
      <w:proofErr w:type="spellEnd"/>
      <w:r w:rsidR="001F6D17">
        <w:t xml:space="preserve">) of the lumbar spine </w:t>
      </w:r>
      <w:r w:rsidR="00A95B34">
        <w:t>in 33,000 individuals</w:t>
      </w:r>
      <w:r w:rsidR="008154B0">
        <w:t>.</w:t>
      </w:r>
      <w:r w:rsidR="00973E5E">
        <w:fldChar w:fldCharType="begin">
          <w:fldData xml:space="preserve">PFJlZm1hbj48Q2l0ZT48QXV0aG9yPkRheTwvQXV0aG9yPjxZZWFyPjIwMTU8L1llYXI+PFJlY051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==
</w:fldData>
        </w:fldChar>
      </w:r>
      <w:r w:rsidR="00973E5E">
        <w:instrText xml:space="preserve"> ADDIN REFMGR.CITE </w:instrText>
      </w:r>
      <w:r w:rsidR="00973E5E">
        <w:fldChar w:fldCharType="begin">
          <w:fldData xml:space="preserve">PFJlZm1hbj48Q2l0ZT48QXV0aG9yPkRheTwvQXV0aG9yPjxZZWFyPjIwMTU8L1llYXI+PFJlY051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6</w:t>
      </w:r>
      <w:r w:rsidR="00973E5E">
        <w:fldChar w:fldCharType="end"/>
      </w:r>
      <w:r w:rsidR="008154B0">
        <w:t xml:space="preserve"> </w:t>
      </w:r>
      <w:r w:rsidR="00121F2D">
        <w:t>Such studies have the added benefit of a</w:t>
      </w:r>
      <w:r w:rsidR="00325E02">
        <w:t xml:space="preserve">voiding any </w:t>
      </w:r>
      <w:r w:rsidR="00121F2D">
        <w:t xml:space="preserve">problems of bias </w:t>
      </w:r>
      <w:r w:rsidR="00325E02">
        <w:t>due to</w:t>
      </w:r>
      <w:r w:rsidR="00121F2D">
        <w:t xml:space="preserve"> r</w:t>
      </w:r>
      <w:r w:rsidR="00325E02">
        <w:t>etrospective r</w:t>
      </w:r>
      <w:r w:rsidR="00121F2D">
        <w:t>ecall</w:t>
      </w:r>
      <w:r w:rsidR="00325E02">
        <w:t xml:space="preserve"> of</w:t>
      </w:r>
      <w:r w:rsidR="00121F2D">
        <w:t xml:space="preserve"> </w:t>
      </w:r>
      <w:r w:rsidR="000969BD">
        <w:t>pubertal timing</w:t>
      </w:r>
      <w:r w:rsidR="00121F2D">
        <w:t>.</w:t>
      </w:r>
      <w:r w:rsidR="00973E5E">
        <w:fldChar w:fldCharType="begin">
          <w:fldData xml:space="preserve">PFJlZm1hbj48Q2l0ZT48QXV0aG9yPkNvb3BlcjwvQXV0aG9yPjxZZWFyPjIwMDY8L1llYXI+PFJl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</w:fldData>
        </w:fldChar>
      </w:r>
      <w:r w:rsidR="00973E5E">
        <w:instrText xml:space="preserve"> ADDIN REFMGR.CITE </w:instrText>
      </w:r>
      <w:r w:rsidR="00973E5E">
        <w:fldChar w:fldCharType="begin">
          <w:fldData xml:space="preserve">PFJlZm1hbj48Q2l0ZT48QXV0aG9yPkNvb3BlcjwvQXV0aG9yPjxZZWFyPjIwMDY8L1llYXI+PFJl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</w:fldData>
        </w:fldChar>
      </w:r>
      <w:r w:rsidR="00973E5E">
        <w:instrText xml:space="preserve"> ADDIN EN.CITE.DATA </w:instrText>
      </w:r>
      <w:r w:rsidR="00973E5E">
        <w:fldChar w:fldCharType="end"/>
      </w:r>
      <w:r w:rsidR="00973E5E">
        <w:fldChar w:fldCharType="separate"/>
      </w:r>
      <w:r w:rsidR="00973E5E" w:rsidRPr="00973E5E">
        <w:rPr>
          <w:noProof/>
          <w:vertAlign w:val="superscript"/>
        </w:rPr>
        <w:t>7</w:t>
      </w:r>
      <w:r w:rsidR="00973E5E">
        <w:fldChar w:fldCharType="end"/>
      </w:r>
      <w:r w:rsidR="00121F2D">
        <w:t xml:space="preserve"> </w:t>
      </w:r>
      <w:r w:rsidR="008154B0">
        <w:t xml:space="preserve">This </w:t>
      </w:r>
      <w:r w:rsidR="00121F2D">
        <w:t xml:space="preserve">study </w:t>
      </w:r>
      <w:r w:rsidR="00CF61A5">
        <w:t>supports the findings of</w:t>
      </w:r>
      <w:r w:rsidR="00787708">
        <w:t xml:space="preserve"> some </w:t>
      </w:r>
      <w:r w:rsidR="00A95B34">
        <w:t>(</w:t>
      </w:r>
      <w:r w:rsidR="00121F2D">
        <w:t xml:space="preserve">for example </w:t>
      </w:r>
      <w:r w:rsidR="00973E5E">
        <w:fldChar w:fldCharType="begin">
          <w:fldData xml:space="preserve">PFJlZm1hbj48Q2l0ZT48QXV0aG9yPkl0bzwvQXV0aG9yPjxZZWFyPjE5OTU8L1llYXI+PFJlY051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</w:fldData>
        </w:fldChar>
      </w:r>
      <w:r w:rsidR="00973E5E">
        <w:instrText xml:space="preserve"> ADDIN REFMGR.CITE </w:instrText>
      </w:r>
      <w:r w:rsidR="00973E5E">
        <w:fldChar w:fldCharType="begin">
          <w:fldData xml:space="preserve">PFJlZm1hbj48Q2l0ZT48QXV0aG9yPkl0bzwvQXV0aG9yPjxZZWFyPjE5OTU8L1llYXI+PFJlY051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8-10</w:t>
      </w:r>
      <w:r w:rsidR="00973E5E">
        <w:fldChar w:fldCharType="end"/>
      </w:r>
      <w:r w:rsidR="00A95B34">
        <w:t>)</w:t>
      </w:r>
      <w:r w:rsidR="00CF61A5">
        <w:t>, but not all,</w:t>
      </w:r>
      <w:r w:rsidR="00973E5E">
        <w:fldChar w:fldCharType="begin">
          <w:fldData xml:space="preserve">PFJlZm1hbj48Q2l0ZT48QXV0aG9yPldhdWdoPC9BdXRob3I+PFllYXI+MjAwOTwvWWVhcj48UmVj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</w:fldData>
        </w:fldChar>
      </w:r>
      <w:r w:rsidR="00973E5E">
        <w:instrText xml:space="preserve"> ADDIN REFMGR.CITE </w:instrText>
      </w:r>
      <w:r w:rsidR="00973E5E">
        <w:fldChar w:fldCharType="begin">
          <w:fldData xml:space="preserve">PFJlZm1hbj48Q2l0ZT48QXV0aG9yPldhdWdoPC9BdXRob3I+PFllYXI+MjAwOTwvWWVhcj48UmVj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1</w:t>
      </w:r>
      <w:r w:rsidR="00973E5E">
        <w:fldChar w:fldCharType="end"/>
      </w:r>
      <w:r w:rsidR="00CF61A5">
        <w:t xml:space="preserve"> retrospective epidemiological studies of premenopausal and postmenopausal women that have shown that </w:t>
      </w:r>
      <w:r w:rsidR="00EB5B75">
        <w:t xml:space="preserve">later age at menarche is associated with reduced </w:t>
      </w:r>
      <w:proofErr w:type="spellStart"/>
      <w:r w:rsidR="00EB5B75">
        <w:t>aBMD</w:t>
      </w:r>
      <w:proofErr w:type="spellEnd"/>
      <w:r w:rsidR="00EB5B75">
        <w:t xml:space="preserve"> and increased fracture risk</w:t>
      </w:r>
      <w:r w:rsidR="00121F2D">
        <w:t>.</w:t>
      </w:r>
      <w:r w:rsidR="00121F2D" w:rsidRPr="00121F2D">
        <w:t xml:space="preserve"> </w:t>
      </w:r>
      <w:r w:rsidR="00EB5B75">
        <w:t xml:space="preserve">The </w:t>
      </w:r>
      <w:r w:rsidR="007501BB">
        <w:t xml:space="preserve">most recent of </w:t>
      </w:r>
      <w:r w:rsidR="00EB5B75">
        <w:t xml:space="preserve">the retrospective epidemiological studies </w:t>
      </w:r>
      <w:r w:rsidR="007501BB">
        <w:t>is based on over 250,000 women from UK Biobank which report</w:t>
      </w:r>
      <w:r w:rsidR="000969BD">
        <w:t>ed</w:t>
      </w:r>
      <w:r w:rsidR="007501BB">
        <w:t xml:space="preserve"> a reduced risk of self-reported doctor diagnosed osteoporosis for those with an earl</w:t>
      </w:r>
      <w:r w:rsidR="000969BD">
        <w:t>y</w:t>
      </w:r>
      <w:r w:rsidR="007501BB">
        <w:t xml:space="preserve"> menarche</w:t>
      </w:r>
      <w:proofErr w:type="gramStart"/>
      <w:r w:rsidR="007501BB">
        <w:t>;</w:t>
      </w:r>
      <w:proofErr w:type="gramEnd"/>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REFMGR.CITE </w:instrText>
      </w:r>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2</w:t>
      </w:r>
      <w:r w:rsidR="00973E5E">
        <w:fldChar w:fldCharType="end"/>
      </w:r>
      <w:r w:rsidR="007501BB">
        <w:t xml:space="preserve"> </w:t>
      </w:r>
      <w:r w:rsidR="000969BD">
        <w:t xml:space="preserve">however, </w:t>
      </w:r>
      <w:r w:rsidR="007501BB">
        <w:t>in men from the same study, recalled timing of voice breaking was not strongly associated with osteoporosis risk.</w:t>
      </w:r>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REFMGR.CITE </w:instrText>
      </w:r>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2</w:t>
      </w:r>
      <w:r w:rsidR="00973E5E">
        <w:fldChar w:fldCharType="end"/>
      </w:r>
      <w:r w:rsidR="007501BB">
        <w:t xml:space="preserve"> </w:t>
      </w:r>
      <w:r w:rsidR="001C4A21">
        <w:t xml:space="preserve"> </w:t>
      </w:r>
    </w:p>
    <w:p w14:paraId="6B1C150E" w14:textId="77777777" w:rsidR="00BE4C22" w:rsidRDefault="00BE4C22" w:rsidP="005E0E61">
      <w:pPr>
        <w:spacing w:after="0" w:line="480" w:lineRule="auto"/>
      </w:pPr>
    </w:p>
    <w:p w14:paraId="2F60AD07" w14:textId="795749EE" w:rsidR="00007395" w:rsidRDefault="009D3CEB" w:rsidP="005E0E61">
      <w:pPr>
        <w:spacing w:after="0" w:line="480" w:lineRule="auto"/>
      </w:pPr>
      <w:r>
        <w:t xml:space="preserve">Prospective longitudinal studies </w:t>
      </w:r>
      <w:r w:rsidR="00121F2D">
        <w:t xml:space="preserve">with gold standard bone phenotyping </w:t>
      </w:r>
      <w:r>
        <w:t xml:space="preserve">are required to fully understand relationships between pubertal timing, the development of peak bone mass and bone architecture and fracture risk. </w:t>
      </w:r>
      <w:r w:rsidR="00121F2D">
        <w:t>There are a number of highly informative longitudinal studies</w:t>
      </w:r>
      <w:proofErr w:type="gramStart"/>
      <w:r w:rsidR="00787708">
        <w:t>,</w:t>
      </w:r>
      <w:proofErr w:type="gramEnd"/>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NoZXZhbGxleTwvQXV0aG9yPjxZZWFyPjIwMTE8L1llYXI+PFJlY051bT41NzMz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</w:fldData>
        </w:fldChar>
      </w:r>
      <w:r w:rsidR="00973E5E">
        <w:instrText xml:space="preserve"> ADDIN REFMGR.CITE </w:instrText>
      </w:r>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NoZXZhbGxleTwvQXV0aG9yPjxZZWFyPjIwMTE8L1llYXI+PFJlY051bT41NzMz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13-17</w:t>
      </w:r>
      <w:r w:rsidR="00973E5E">
        <w:fldChar w:fldCharType="end"/>
      </w:r>
      <w:r w:rsidR="00787708">
        <w:t xml:space="preserve">, </w:t>
      </w:r>
      <w:r w:rsidR="00121F2D">
        <w:t xml:space="preserve"> but none have follow-up</w:t>
      </w:r>
      <w:r w:rsidR="00487F0F">
        <w:t xml:space="preserve"> beyond the third decade of life.</w:t>
      </w:r>
      <w:r w:rsidR="00121F2D">
        <w:t xml:space="preserve"> </w:t>
      </w:r>
      <w:r>
        <w:t xml:space="preserve"> </w:t>
      </w:r>
      <w:r w:rsidR="00787708">
        <w:t>Findings from studies using peripheral quantitative computed tomography (</w:t>
      </w:r>
      <w:proofErr w:type="spellStart"/>
      <w:r w:rsidR="00787708">
        <w:t>pQCT</w:t>
      </w:r>
      <w:proofErr w:type="spellEnd"/>
      <w:r w:rsidR="00787708">
        <w:t xml:space="preserve">) or high-resolution </w:t>
      </w:r>
      <w:proofErr w:type="spellStart"/>
      <w:r w:rsidR="00787708">
        <w:t>pQCT</w:t>
      </w:r>
      <w:proofErr w:type="spellEnd"/>
      <w:r w:rsidR="00675AB6">
        <w:t>,</w:t>
      </w:r>
      <w:r w:rsidR="00675AB6" w:rsidRPr="00675AB6">
        <w:t xml:space="preserve"> </w:t>
      </w:r>
      <w:r w:rsidR="00675AB6">
        <w:t xml:space="preserve">have reported small but significant, negative associations between cortical </w:t>
      </w:r>
      <w:proofErr w:type="gramStart"/>
      <w:r w:rsidR="00675AB6">
        <w:t>thickness</w:t>
      </w:r>
      <w:proofErr w:type="gramEnd"/>
      <w:r w:rsidR="00675AB6">
        <w:t xml:space="preserve">, medullary area and bone failure load </w:t>
      </w:r>
      <w:r w:rsidR="000969BD">
        <w:t xml:space="preserve">in young women </w:t>
      </w:r>
      <w:r w:rsidR="00675AB6">
        <w:t>and age at menarche</w:t>
      </w:r>
      <w:r w:rsidR="005C3FA6">
        <w:t>.</w:t>
      </w:r>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NoZXZhbGxleTwvQXV0aG9yPjxZZWFyPjIwMTE8L1llYXI+PFJlY051bT41NzMz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</w:fldData>
        </w:fldChar>
      </w:r>
      <w:r w:rsidR="00973E5E">
        <w:instrText xml:space="preserve"> ADDIN REFMGR.CITE </w:instrText>
      </w:r>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NoZXZhbGxleTwvQXV0aG9yPjxZZWFyPjIwMTE8L1llYXI+PFJlY051bT41NzMz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3,14</w:t>
      </w:r>
      <w:r w:rsidR="00973E5E">
        <w:fldChar w:fldCharType="end"/>
      </w:r>
      <w:r w:rsidR="00787708">
        <w:t xml:space="preserve"> </w:t>
      </w:r>
      <w:r w:rsidR="00DE2734" w:rsidRPr="00DE2734">
        <w:t xml:space="preserve">Pubertal timing </w:t>
      </w:r>
      <w:r w:rsidR="00121F2D">
        <w:t xml:space="preserve">in younger cohorts and especially in men </w:t>
      </w:r>
      <w:proofErr w:type="gramStart"/>
      <w:r w:rsidR="007338D2">
        <w:t xml:space="preserve">has </w:t>
      </w:r>
      <w:r w:rsidR="00DE2734" w:rsidRPr="00DE2734">
        <w:t xml:space="preserve"> more</w:t>
      </w:r>
      <w:proofErr w:type="gramEnd"/>
      <w:r w:rsidR="00DE2734" w:rsidRPr="00DE2734">
        <w:t xml:space="preserve"> often </w:t>
      </w:r>
      <w:r w:rsidR="007338D2">
        <w:t xml:space="preserve">been </w:t>
      </w:r>
      <w:r w:rsidR="00DE2734" w:rsidRPr="00DE2734">
        <w:t xml:space="preserve">assessed </w:t>
      </w:r>
      <w:r w:rsidR="00532F5B">
        <w:t>using</w:t>
      </w:r>
      <w:r w:rsidR="00532F5B" w:rsidRPr="00DE2734">
        <w:t xml:space="preserve"> </w:t>
      </w:r>
      <w:r w:rsidR="00DE2734" w:rsidRPr="00DE2734">
        <w:t>measures of peak height velocity</w:t>
      </w:r>
      <w:r w:rsidR="00532F5B">
        <w:t xml:space="preserve"> (PHV)</w:t>
      </w:r>
      <w:r w:rsidR="00DE2734" w:rsidRPr="00DE2734">
        <w:t xml:space="preserve">, </w:t>
      </w:r>
      <w:r w:rsidR="00121F2D">
        <w:t xml:space="preserve">as </w:t>
      </w:r>
      <w:r w:rsidR="00DE2734" w:rsidRPr="00DE2734">
        <w:t>clinical assessment of the Tanner stages of physical development is rare.</w:t>
      </w:r>
      <w:r w:rsidR="00973E5E">
        <w:fldChar w:fldCharType="begin">
          <w:fldData xml:space="preserve">PFJlZm1hbj48Q2l0ZT48QXV0aG9yPkdpbHNhbno8L0F1dGhvcj48WWVhcj4yMDExPC9ZZWFyPjxS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</w:fldData>
        </w:fldChar>
      </w:r>
      <w:r w:rsidR="00973E5E">
        <w:instrText xml:space="preserve"> ADDIN REFMGR.CITE </w:instrText>
      </w:r>
      <w:r w:rsidR="00973E5E">
        <w:fldChar w:fldCharType="begin">
          <w:fldData xml:space="preserve">PFJlZm1hbj48Q2l0ZT48QXV0aG9yPkdpbHNhbno8L0F1dGhvcj48WWVhcj4yMDExPC9ZZWFyPjxS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15,16,18</w:t>
      </w:r>
      <w:r w:rsidR="00973E5E">
        <w:fldChar w:fldCharType="end"/>
      </w:r>
      <w:r w:rsidR="00AB468E">
        <w:t xml:space="preserve"> </w:t>
      </w:r>
      <w:r w:rsidR="00CE0B88">
        <w:t>L</w:t>
      </w:r>
      <w:r w:rsidR="00026129" w:rsidRPr="00026129">
        <w:t xml:space="preserve">ater age at PHV was </w:t>
      </w:r>
      <w:r w:rsidR="00026129" w:rsidRPr="00026129">
        <w:lastRenderedPageBreak/>
        <w:t xml:space="preserve">associated with lower </w:t>
      </w:r>
      <w:r w:rsidR="00CE0B88">
        <w:t xml:space="preserve">trabecular and </w:t>
      </w:r>
      <w:r w:rsidR="00026129" w:rsidRPr="00026129">
        <w:t xml:space="preserve">cortical volumetric BMD </w:t>
      </w:r>
      <w:r w:rsidR="003B5499">
        <w:t>(</w:t>
      </w:r>
      <w:proofErr w:type="spellStart"/>
      <w:r w:rsidR="003B5499">
        <w:t>vBMD</w:t>
      </w:r>
      <w:proofErr w:type="spellEnd"/>
      <w:r w:rsidR="003B5499">
        <w:t xml:space="preserve">) </w:t>
      </w:r>
      <w:r w:rsidR="00026129" w:rsidRPr="00026129">
        <w:t xml:space="preserve">and </w:t>
      </w:r>
      <w:r w:rsidR="00532F5B">
        <w:t>with</w:t>
      </w:r>
      <w:r w:rsidR="00532F5B" w:rsidRPr="00026129">
        <w:t xml:space="preserve"> </w:t>
      </w:r>
      <w:r w:rsidR="00026129" w:rsidRPr="00026129">
        <w:t xml:space="preserve">total body and radius </w:t>
      </w:r>
      <w:proofErr w:type="spellStart"/>
      <w:r w:rsidR="00532F5B">
        <w:t>a</w:t>
      </w:r>
      <w:r w:rsidR="00026129" w:rsidRPr="00026129">
        <w:t>BMD</w:t>
      </w:r>
      <w:proofErr w:type="spellEnd"/>
      <w:r w:rsidR="00026129" w:rsidRPr="00026129">
        <w:t xml:space="preserve">, </w:t>
      </w:r>
      <w:r w:rsidR="00CE0B88">
        <w:t xml:space="preserve">in </w:t>
      </w:r>
      <w:r w:rsidR="0084493A">
        <w:t xml:space="preserve">Swedish </w:t>
      </w:r>
      <w:r w:rsidR="00CE0B88">
        <w:t xml:space="preserve">men </w:t>
      </w:r>
      <w:r w:rsidR="0084493A">
        <w:t xml:space="preserve">aged </w:t>
      </w:r>
      <w:r w:rsidR="006D36A3">
        <w:t>19 years</w:t>
      </w:r>
      <w:r w:rsidR="003F03D9">
        <w:t>;</w:t>
      </w:r>
      <w:r w:rsidR="00973E5E">
        <w:fldChar w:fldCharType="begin">
          <w:fldData xml:space="preserve">PFJlZm1hbj48Q2l0ZT48QXV0aG9yPktpbmRibG9tPC9BdXRob3I+PFllYXI+MjAwNjwvWWVhcj48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</w:fldData>
        </w:fldChar>
      </w:r>
      <w:r w:rsidR="00973E5E">
        <w:instrText xml:space="preserve"> ADDIN REFMGR.CITE </w:instrText>
      </w:r>
      <w:r w:rsidR="00973E5E">
        <w:fldChar w:fldCharType="begin">
          <w:fldData xml:space="preserve">PFJlZm1hbj48Q2l0ZT48QXV0aG9yPktpbmRibG9tPC9BdXRob3I+PFllYXI+MjAwNjwvWWVhcj48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6,18</w:t>
      </w:r>
      <w:r w:rsidR="00973E5E">
        <w:fldChar w:fldCharType="end"/>
      </w:r>
      <w:r w:rsidR="002363EE" w:rsidRPr="002363EE">
        <w:t xml:space="preserve"> </w:t>
      </w:r>
      <w:r w:rsidR="00204696">
        <w:t>but</w:t>
      </w:r>
      <w:r w:rsidR="00026129">
        <w:t xml:space="preserve"> by 24 years, </w:t>
      </w:r>
      <w:r w:rsidR="00D84C2C">
        <w:t xml:space="preserve">there had been substantial catch-up and </w:t>
      </w:r>
      <w:r w:rsidR="00940855">
        <w:t xml:space="preserve">only deficits in </w:t>
      </w:r>
      <w:proofErr w:type="spellStart"/>
      <w:r w:rsidR="00940855">
        <w:t>aBMD</w:t>
      </w:r>
      <w:proofErr w:type="spellEnd"/>
      <w:r w:rsidR="00940855">
        <w:t xml:space="preserve"> and </w:t>
      </w:r>
      <w:proofErr w:type="spellStart"/>
      <w:r w:rsidR="00940855">
        <w:t>vBMD</w:t>
      </w:r>
      <w:proofErr w:type="spellEnd"/>
      <w:r w:rsidR="00940855">
        <w:t xml:space="preserve"> of the radius </w:t>
      </w:r>
      <w:r w:rsidR="00524F97">
        <w:t>remained</w:t>
      </w:r>
      <w:r w:rsidR="00204696">
        <w:t>. These findings</w:t>
      </w:r>
      <w:r w:rsidR="00A42752">
        <w:t xml:space="preserve"> suggest any differences</w:t>
      </w:r>
      <w:r w:rsidR="00204696">
        <w:t xml:space="preserve"> in bone</w:t>
      </w:r>
      <w:r w:rsidR="00A42752">
        <w:t xml:space="preserve"> due to timing of puberty </w:t>
      </w:r>
      <w:r w:rsidR="00995C8F">
        <w:t>may be</w:t>
      </w:r>
      <w:r w:rsidR="00A42752">
        <w:t xml:space="preserve"> attenuated once catch-up growth has occurred</w:t>
      </w:r>
      <w:r w:rsidR="00D84C2C">
        <w:t>.</w:t>
      </w:r>
      <w:r w:rsidR="00973E5E">
        <w:fldChar w:fldCharType="begin">
          <w:fldData xml:space="preserve">PFJlZm1hbj48Q2l0ZT48QXV0aG9yPkRhcmVsaWQ8L0F1dGhvcj48WWVhcj4yMDEyPC9ZZWFyPjxS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</w:fldData>
        </w:fldChar>
      </w:r>
      <w:r w:rsidR="00973E5E">
        <w:instrText xml:space="preserve"> ADDIN REFMGR.CITE </w:instrText>
      </w:r>
      <w:r w:rsidR="00973E5E">
        <w:fldChar w:fldCharType="begin">
          <w:fldData xml:space="preserve">PFJlZm1hbj48Q2l0ZT48QXV0aG9yPkRhcmVsaWQ8L0F1dGhvcj48WWVhcj4yMDEyPC9ZZWFyPjxS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7</w:t>
      </w:r>
      <w:r w:rsidR="00973E5E">
        <w:fldChar w:fldCharType="end"/>
      </w:r>
      <w:r w:rsidR="00A42752">
        <w:t xml:space="preserve"> </w:t>
      </w:r>
    </w:p>
    <w:p w14:paraId="2ADAB199" w14:textId="77777777" w:rsidR="00007395" w:rsidRDefault="00007395" w:rsidP="005E0E61">
      <w:pPr>
        <w:spacing w:after="0" w:line="480" w:lineRule="auto"/>
      </w:pPr>
    </w:p>
    <w:p w14:paraId="22DBFC12" w14:textId="67BFCCEA" w:rsidR="002363EE" w:rsidRDefault="000C2551" w:rsidP="005E0E61">
      <w:pPr>
        <w:spacing w:after="0" w:line="480" w:lineRule="auto"/>
      </w:pPr>
      <w:r w:rsidRPr="000C2551">
        <w:t xml:space="preserve">The MRC National Survey of </w:t>
      </w:r>
      <w:r w:rsidR="0039557D">
        <w:t>Health and Development (NSHD), the oldest</w:t>
      </w:r>
      <w:r w:rsidRPr="000C2551">
        <w:t xml:space="preserve"> British </w:t>
      </w:r>
      <w:r w:rsidR="00DF35B3">
        <w:t xml:space="preserve">birth </w:t>
      </w:r>
      <w:r w:rsidRPr="000C2551">
        <w:t xml:space="preserve">cohort </w:t>
      </w:r>
      <w:r w:rsidR="00DF35B3">
        <w:t xml:space="preserve">initiated </w:t>
      </w:r>
      <w:r w:rsidR="003B5499">
        <w:t>in 1946, has</w:t>
      </w:r>
      <w:r w:rsidRPr="000C2551">
        <w:t xml:space="preserve"> </w:t>
      </w:r>
      <w:r w:rsidR="0039557D">
        <w:t xml:space="preserve">markers of pubertal maturation based on clinical assessments in adolescence, </w:t>
      </w:r>
      <w:r w:rsidR="00995C8F">
        <w:t xml:space="preserve">serial growth measures, </w:t>
      </w:r>
      <w:r w:rsidR="0039557D">
        <w:t xml:space="preserve">and bone </w:t>
      </w:r>
      <w:r w:rsidR="0001129F">
        <w:t>measures</w:t>
      </w:r>
      <w:r w:rsidR="0039557D">
        <w:t xml:space="preserve"> </w:t>
      </w:r>
      <w:r w:rsidR="003B5499">
        <w:t xml:space="preserve">at </w:t>
      </w:r>
      <w:r w:rsidR="003212DF">
        <w:t xml:space="preserve">60-64 years </w:t>
      </w:r>
      <w:r w:rsidR="0039557D">
        <w:t xml:space="preserve">derived </w:t>
      </w:r>
      <w:r w:rsidR="003212DF">
        <w:t xml:space="preserve">from </w:t>
      </w:r>
      <w:proofErr w:type="spellStart"/>
      <w:r w:rsidR="0039557D">
        <w:t>pQCT</w:t>
      </w:r>
      <w:proofErr w:type="spellEnd"/>
      <w:r w:rsidR="003212DF">
        <w:t>, as well as</w:t>
      </w:r>
      <w:r w:rsidR="0039557D">
        <w:t xml:space="preserve"> dual-energy X-ray absorptiometry (DXA)</w:t>
      </w:r>
      <w:r w:rsidR="00DD0C33">
        <w:t xml:space="preserve"> in a </w:t>
      </w:r>
      <w:r w:rsidR="00922C0F">
        <w:t>large sample of men and women</w:t>
      </w:r>
      <w:r w:rsidR="003212DF">
        <w:t xml:space="preserve">. </w:t>
      </w:r>
      <w:r>
        <w:t xml:space="preserve">We have previously </w:t>
      </w:r>
      <w:r w:rsidR="00F06B3D">
        <w:t xml:space="preserve">described </w:t>
      </w:r>
      <w:r w:rsidR="00694B51">
        <w:t xml:space="preserve">in this cohort </w:t>
      </w:r>
      <w:r w:rsidR="00F06B3D">
        <w:t>associations between height and weight gain at different stages of growth and bone phenotype at 60-64 years.</w:t>
      </w:r>
      <w:r w:rsidR="00973E5E">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973E5E">
        <w:instrText xml:space="preserve"> ADDIN REFMGR.CITE </w:instrText>
      </w:r>
      <w:r w:rsidR="00973E5E">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9</w:t>
      </w:r>
      <w:r w:rsidR="00973E5E">
        <w:fldChar w:fldCharType="end"/>
      </w:r>
      <w:r w:rsidR="00F06B3D">
        <w:t xml:space="preserve"> </w:t>
      </w:r>
      <w:r w:rsidR="008E3991">
        <w:t>Some of those differences described m</w:t>
      </w:r>
      <w:r w:rsidR="000B3C42">
        <w:t>a</w:t>
      </w:r>
      <w:r w:rsidR="008E3991">
        <w:t>y have been due t</w:t>
      </w:r>
      <w:r w:rsidR="000B3C42">
        <w:t>o</w:t>
      </w:r>
      <w:r w:rsidR="008E3991">
        <w:t xml:space="preserve"> pubertal timing. Therefore the </w:t>
      </w:r>
      <w:r w:rsidR="003B5499">
        <w:t xml:space="preserve">first </w:t>
      </w:r>
      <w:r w:rsidR="008E3991">
        <w:t xml:space="preserve">aim of the current study was to </w:t>
      </w:r>
      <w:r w:rsidR="002363EE" w:rsidRPr="002363EE">
        <w:t>investigate the effect of</w:t>
      </w:r>
      <w:r>
        <w:t xml:space="preserve"> </w:t>
      </w:r>
      <w:r w:rsidR="00995C8F">
        <w:t xml:space="preserve">age at menarche and </w:t>
      </w:r>
      <w:r w:rsidR="002363EE" w:rsidRPr="002363EE">
        <w:t xml:space="preserve">pubertal </w:t>
      </w:r>
      <w:r w:rsidR="00995C8F">
        <w:t>stage, acquired during adolescence,</w:t>
      </w:r>
      <w:r w:rsidR="002363EE" w:rsidRPr="002363EE">
        <w:t xml:space="preserve"> on </w:t>
      </w:r>
      <w:proofErr w:type="spellStart"/>
      <w:r w:rsidR="008E3991">
        <w:t>pQCT</w:t>
      </w:r>
      <w:proofErr w:type="spellEnd"/>
      <w:r w:rsidR="008E3991">
        <w:t xml:space="preserve"> and DXA-derived bone outcomes</w:t>
      </w:r>
      <w:r w:rsidR="00995C8F">
        <w:t xml:space="preserve"> in early old age</w:t>
      </w:r>
      <w:r w:rsidR="008E3991">
        <w:t xml:space="preserve">.  </w:t>
      </w:r>
      <w:r w:rsidR="003B5499">
        <w:t xml:space="preserve">The second aim was to </w:t>
      </w:r>
      <w:r w:rsidR="008E3991">
        <w:t>compar</w:t>
      </w:r>
      <w:r w:rsidR="003B5499">
        <w:t>e t</w:t>
      </w:r>
      <w:r w:rsidR="005E06F6">
        <w:t xml:space="preserve">he </w:t>
      </w:r>
      <w:r w:rsidR="00995C8F">
        <w:t xml:space="preserve">these </w:t>
      </w:r>
      <w:r w:rsidR="008E3991">
        <w:t xml:space="preserve">relationships </w:t>
      </w:r>
      <w:r w:rsidR="00995C8F">
        <w:t>with</w:t>
      </w:r>
      <w:r w:rsidR="005E06F6">
        <w:t xml:space="preserve"> those </w:t>
      </w:r>
      <w:r w:rsidR="00C31933">
        <w:t>between pubertal growth</w:t>
      </w:r>
      <w:r w:rsidR="001E00D9">
        <w:t xml:space="preserve"> markers</w:t>
      </w:r>
      <w:r w:rsidR="00C31933">
        <w:t xml:space="preserve"> </w:t>
      </w:r>
      <w:r w:rsidR="001E00D9">
        <w:t xml:space="preserve">of tempo, </w:t>
      </w:r>
      <w:r w:rsidR="00922C0F">
        <w:t xml:space="preserve">derived using an instrument for </w:t>
      </w:r>
      <w:r w:rsidR="005E06F6">
        <w:t xml:space="preserve">longitudinal </w:t>
      </w:r>
      <w:r w:rsidR="00922C0F">
        <w:t>growth curve analysis called the Superimposition by Transla</w:t>
      </w:r>
      <w:r w:rsidR="003E09D5">
        <w:t>tion and Rotation (SITAR) model,</w:t>
      </w:r>
      <w:r w:rsidR="00973E5E">
        <w:fldChar w:fldCharType="begin">
          <w:fldData xml:space="preserve">PFJlZm1hbj48Q2l0ZT48QXV0aG9yPkNvbGU8L0F1dGhvcj48WWVhcj4yMDEwPC9ZZWFyPjxSZWNO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</w:fldData>
        </w:fldChar>
      </w:r>
      <w:r w:rsidR="00973E5E">
        <w:instrText xml:space="preserve"> ADDIN REFMGR.CITE </w:instrText>
      </w:r>
      <w:r w:rsidR="00973E5E">
        <w:fldChar w:fldCharType="begin">
          <w:fldData xml:space="preserve">PFJlZm1hbj48Q2l0ZT48QXV0aG9yPkNvbGU8L0F1dGhvcj48WWVhcj4yMDEwPC9ZZWFyPjxSZWNO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0,21</w:t>
      </w:r>
      <w:r w:rsidR="00973E5E">
        <w:fldChar w:fldCharType="end"/>
      </w:r>
      <w:r w:rsidR="00922C0F">
        <w:t xml:space="preserve"> </w:t>
      </w:r>
      <w:r w:rsidR="003B5499">
        <w:t>and</w:t>
      </w:r>
      <w:r w:rsidR="001E00D9">
        <w:t xml:space="preserve"> the bone parameters. </w:t>
      </w:r>
    </w:p>
    <w:p w14:paraId="6C620EEF" w14:textId="77777777" w:rsidR="006742CB" w:rsidRDefault="006742CB" w:rsidP="005E0E61">
      <w:pPr>
        <w:spacing w:after="0" w:line="480" w:lineRule="auto"/>
        <w:rPr>
          <w:b/>
        </w:rPr>
      </w:pPr>
    </w:p>
    <w:p w14:paraId="08E3E335" w14:textId="77777777" w:rsidR="009619FF" w:rsidRPr="000C2551" w:rsidRDefault="009619FF" w:rsidP="005E0E61">
      <w:pPr>
        <w:spacing w:after="0" w:line="480" w:lineRule="auto"/>
        <w:rPr>
          <w:b/>
        </w:rPr>
      </w:pPr>
      <w:r w:rsidRPr="000C2551">
        <w:rPr>
          <w:b/>
        </w:rPr>
        <w:t>Methods</w:t>
      </w:r>
    </w:p>
    <w:p w14:paraId="29902FD0" w14:textId="77777777" w:rsidR="003849E3" w:rsidRDefault="003849E3" w:rsidP="005E0E61">
      <w:pPr>
        <w:spacing w:after="0" w:line="480" w:lineRule="auto"/>
        <w:rPr>
          <w:i/>
        </w:rPr>
      </w:pPr>
      <w:r>
        <w:rPr>
          <w:i/>
        </w:rPr>
        <w:t>Sample</w:t>
      </w:r>
    </w:p>
    <w:p w14:paraId="1B8703F3" w14:textId="44250B91" w:rsidR="000C2551" w:rsidRPr="000C2551" w:rsidRDefault="003849E3" w:rsidP="005E0E61">
      <w:pPr>
        <w:spacing w:after="0" w:line="480" w:lineRule="auto"/>
        <w:rPr>
          <w:bCs/>
        </w:rPr>
      </w:pPr>
      <w:r>
        <w:rPr>
          <w:bCs/>
          <w:lang w:val="en-US"/>
        </w:rPr>
        <w:t>The NSHD is cohort study of 2815 men and 2547 women followed up since their birth in a week in March 1946 in England, Scotland and Wales.  At the 24</w:t>
      </w:r>
      <w:r w:rsidRPr="003849E3">
        <w:rPr>
          <w:bCs/>
          <w:vertAlign w:val="superscript"/>
          <w:lang w:val="en-US"/>
        </w:rPr>
        <w:t>th</w:t>
      </w:r>
      <w:r>
        <w:rPr>
          <w:bCs/>
          <w:lang w:val="en-US"/>
        </w:rPr>
        <w:t xml:space="preserve"> follow up </w:t>
      </w:r>
      <w:r w:rsidR="000C2551">
        <w:rPr>
          <w:bCs/>
          <w:lang w:val="en-US"/>
        </w:rPr>
        <w:t xml:space="preserve">when study members were aged </w:t>
      </w:r>
      <w:r>
        <w:rPr>
          <w:bCs/>
          <w:lang w:val="en-US"/>
        </w:rPr>
        <w:t xml:space="preserve">between 60 and 64 years, 2856 </w:t>
      </w:r>
      <w:r w:rsidR="00532F5B">
        <w:rPr>
          <w:bCs/>
          <w:lang w:val="en-US"/>
        </w:rPr>
        <w:t xml:space="preserve">were </w:t>
      </w:r>
      <w:r w:rsidR="000C2551">
        <w:rPr>
          <w:bCs/>
          <w:lang w:val="en-US"/>
        </w:rPr>
        <w:t xml:space="preserve">still alive and </w:t>
      </w:r>
      <w:r w:rsidR="00532F5B">
        <w:rPr>
          <w:bCs/>
          <w:lang w:val="en-US"/>
        </w:rPr>
        <w:t>had</w:t>
      </w:r>
      <w:r w:rsidR="00532F5B" w:rsidRPr="000C2551">
        <w:rPr>
          <w:bCs/>
          <w:lang w:val="en-US"/>
        </w:rPr>
        <w:t xml:space="preserve"> </w:t>
      </w:r>
      <w:r w:rsidR="000C2551" w:rsidRPr="000C2551">
        <w:rPr>
          <w:bCs/>
          <w:lang w:val="en-US"/>
        </w:rPr>
        <w:t>a known current address in mainland Britain</w:t>
      </w:r>
      <w:r w:rsidR="00532F5B">
        <w:rPr>
          <w:bCs/>
          <w:lang w:val="en-US"/>
        </w:rPr>
        <w:t>.  Participants</w:t>
      </w:r>
      <w:r w:rsidR="000C2551" w:rsidRPr="000C2551">
        <w:rPr>
          <w:bCs/>
          <w:lang w:val="en-US"/>
        </w:rPr>
        <w:t xml:space="preserve"> were invited for assessment at one of six clinical research facilities</w:t>
      </w:r>
      <w:r w:rsidR="00F46B8E">
        <w:rPr>
          <w:bCs/>
          <w:lang w:val="en-US"/>
        </w:rPr>
        <w:t xml:space="preserve"> (CRFs)</w:t>
      </w:r>
      <w:r w:rsidR="000C2551" w:rsidRPr="000C2551">
        <w:rPr>
          <w:bCs/>
          <w:lang w:val="en-US"/>
        </w:rPr>
        <w:t>; those unable or unwilling to travel were offered a home visit by a research nurse.</w:t>
      </w:r>
      <w:r w:rsidR="00973E5E">
        <w:rPr>
          <w:bCs/>
          <w:lang w:val="en-US"/>
        </w:rPr>
        <w:fldChar w:fldCharType="begin">
          <w:fldData xml:space="preserve">PFJlZm1hbj48Q2l0ZT48QXV0aG9yPkt1aDwvQXV0aG9yPjxZZWFyPjIwMTE8L1llYXI+PFJlY051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</w:fldData>
        </w:fldChar>
      </w:r>
      <w:r w:rsidR="00973E5E">
        <w:rPr>
          <w:bCs/>
          <w:lang w:val="en-US"/>
        </w:rPr>
        <w:instrText xml:space="preserve"> ADDIN REFMGR.CITE </w:instrText>
      </w:r>
      <w:r w:rsidR="00973E5E">
        <w:rPr>
          <w:bCs/>
          <w:lang w:val="en-US"/>
        </w:rPr>
        <w:fldChar w:fldCharType="begin">
          <w:fldData xml:space="preserve">PFJlZm1hbj48Q2l0ZT48QXV0aG9yPkt1aDwvQXV0aG9yPjxZZWFyPjIwMTE8L1llYXI+PFJlY051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</w:fldData>
        </w:fldChar>
      </w:r>
      <w:r w:rsidR="00973E5E">
        <w:rPr>
          <w:bCs/>
          <w:lang w:val="en-US"/>
        </w:rPr>
        <w:instrText xml:space="preserve"> ADDIN EN.CITE.DATA </w:instrText>
      </w:r>
      <w:r w:rsidR="00973E5E">
        <w:rPr>
          <w:bCs/>
          <w:lang w:val="en-US"/>
        </w:rPr>
      </w:r>
      <w:r w:rsidR="00973E5E">
        <w:rPr>
          <w:bCs/>
          <w:lang w:val="en-US"/>
        </w:rPr>
        <w:fldChar w:fldCharType="end"/>
      </w:r>
      <w:r w:rsidR="00973E5E">
        <w:rPr>
          <w:bCs/>
          <w:lang w:val="en-US"/>
        </w:rPr>
      </w:r>
      <w:r w:rsidR="00973E5E">
        <w:rPr>
          <w:bCs/>
          <w:lang w:val="en-US"/>
        </w:rPr>
        <w:fldChar w:fldCharType="separate"/>
      </w:r>
      <w:r w:rsidR="00973E5E" w:rsidRPr="00973E5E">
        <w:rPr>
          <w:bCs/>
          <w:noProof/>
          <w:vertAlign w:val="superscript"/>
          <w:lang w:val="en-US"/>
        </w:rPr>
        <w:t>22</w:t>
      </w:r>
      <w:r w:rsidR="00973E5E">
        <w:rPr>
          <w:bCs/>
          <w:lang w:val="en-US"/>
        </w:rPr>
        <w:fldChar w:fldCharType="end"/>
      </w:r>
      <w:r w:rsidR="000C2551" w:rsidRPr="000C2551">
        <w:rPr>
          <w:bCs/>
          <w:lang w:val="en-US"/>
        </w:rPr>
        <w:t xml:space="preserve"> A total 2,229 participants out of the 2856 invited (78%) underwent assessment: 1690 attended </w:t>
      </w:r>
      <w:r w:rsidR="00F46B8E">
        <w:rPr>
          <w:bCs/>
          <w:lang w:val="en-US"/>
        </w:rPr>
        <w:t>a</w:t>
      </w:r>
      <w:r w:rsidR="000C2551" w:rsidRPr="000C2551">
        <w:rPr>
          <w:bCs/>
          <w:lang w:val="en-US"/>
        </w:rPr>
        <w:t xml:space="preserve"> CRF and the remaining 539 were seen in </w:t>
      </w:r>
      <w:r w:rsidR="000C2551" w:rsidRPr="000C2551">
        <w:rPr>
          <w:bCs/>
          <w:lang w:val="en-US"/>
        </w:rPr>
        <w:lastRenderedPageBreak/>
        <w:t>t</w:t>
      </w:r>
      <w:r w:rsidR="00524F97">
        <w:rPr>
          <w:bCs/>
          <w:lang w:val="en-US"/>
        </w:rPr>
        <w:t>heir homes</w:t>
      </w:r>
      <w:r w:rsidR="000C2551" w:rsidRPr="000C2551">
        <w:rPr>
          <w:bCs/>
          <w:lang w:val="en-US"/>
        </w:rPr>
        <w:t>.</w:t>
      </w:r>
      <w:r w:rsidR="00973E5E">
        <w:rPr>
          <w:bCs/>
          <w:lang w:val="en-US"/>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973E5E">
        <w:rPr>
          <w:bCs/>
          <w:lang w:val="en-US"/>
        </w:rPr>
        <w:instrText xml:space="preserve"> ADDIN REFMGR.CITE </w:instrText>
      </w:r>
      <w:r w:rsidR="00973E5E">
        <w:rPr>
          <w:bCs/>
          <w:lang w:val="en-US"/>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973E5E">
        <w:rPr>
          <w:bCs/>
          <w:lang w:val="en-US"/>
        </w:rPr>
        <w:instrText xml:space="preserve"> ADDIN EN.CITE.DATA </w:instrText>
      </w:r>
      <w:r w:rsidR="00973E5E">
        <w:rPr>
          <w:bCs/>
          <w:lang w:val="en-US"/>
        </w:rPr>
      </w:r>
      <w:r w:rsidR="00973E5E">
        <w:rPr>
          <w:bCs/>
          <w:lang w:val="en-US"/>
        </w:rPr>
        <w:fldChar w:fldCharType="end"/>
      </w:r>
      <w:r w:rsidR="00973E5E">
        <w:rPr>
          <w:bCs/>
          <w:lang w:val="en-US"/>
        </w:rPr>
      </w:r>
      <w:r w:rsidR="00973E5E">
        <w:rPr>
          <w:bCs/>
          <w:lang w:val="en-US"/>
        </w:rPr>
        <w:fldChar w:fldCharType="separate"/>
      </w:r>
      <w:r w:rsidR="00973E5E" w:rsidRPr="00973E5E">
        <w:rPr>
          <w:bCs/>
          <w:noProof/>
          <w:vertAlign w:val="superscript"/>
          <w:lang w:val="en-US"/>
        </w:rPr>
        <w:t>23</w:t>
      </w:r>
      <w:r w:rsidR="00973E5E">
        <w:rPr>
          <w:bCs/>
          <w:lang w:val="en-US"/>
        </w:rPr>
        <w:fldChar w:fldCharType="end"/>
      </w:r>
      <w:r w:rsidR="000C2551" w:rsidRPr="000C2551">
        <w:rPr>
          <w:rFonts w:hint="eastAsia"/>
          <w:bCs/>
          <w:lang w:val="en-US"/>
        </w:rPr>
        <w:t xml:space="preserve"> </w:t>
      </w:r>
      <w:r w:rsidR="00532F5B">
        <w:rPr>
          <w:bCs/>
          <w:lang w:val="en-US"/>
        </w:rPr>
        <w:t xml:space="preserve">Seven hundred and </w:t>
      </w:r>
      <w:r w:rsidR="00DD0C33">
        <w:rPr>
          <w:bCs/>
          <w:lang w:val="en-US"/>
        </w:rPr>
        <w:t xml:space="preserve">seventy eight participants </w:t>
      </w:r>
      <w:r w:rsidR="00532F5B">
        <w:rPr>
          <w:bCs/>
          <w:lang w:val="en-US"/>
        </w:rPr>
        <w:t xml:space="preserve">had died. Of the remaining participants, 570 </w:t>
      </w:r>
      <w:r w:rsidR="00DD0C33">
        <w:rPr>
          <w:bCs/>
          <w:lang w:val="en-US"/>
        </w:rPr>
        <w:t>were living abroad</w:t>
      </w:r>
      <w:r w:rsidR="000C2551" w:rsidRPr="000C2551">
        <w:rPr>
          <w:bCs/>
          <w:lang w:val="en-US"/>
        </w:rPr>
        <w:t xml:space="preserve">, </w:t>
      </w:r>
      <w:r w:rsidR="00532F5B">
        <w:rPr>
          <w:bCs/>
          <w:lang w:val="en-US"/>
        </w:rPr>
        <w:t xml:space="preserve">594 </w:t>
      </w:r>
      <w:r w:rsidR="000C2551" w:rsidRPr="000C2551">
        <w:rPr>
          <w:bCs/>
          <w:lang w:val="en-US"/>
        </w:rPr>
        <w:t xml:space="preserve">had previously withdrawn from the study </w:t>
      </w:r>
      <w:r w:rsidR="00532F5B">
        <w:rPr>
          <w:bCs/>
          <w:lang w:val="en-US"/>
        </w:rPr>
        <w:t>and 564 were</w:t>
      </w:r>
      <w:r w:rsidR="00DD0C33">
        <w:rPr>
          <w:bCs/>
          <w:lang w:val="en-US"/>
        </w:rPr>
        <w:t xml:space="preserve"> lost to follow-up</w:t>
      </w:r>
      <w:r w:rsidR="000C2551" w:rsidRPr="000C2551">
        <w:rPr>
          <w:bCs/>
          <w:lang w:val="en-US"/>
        </w:rPr>
        <w:t>.</w:t>
      </w:r>
    </w:p>
    <w:p w14:paraId="25AF3C66" w14:textId="77777777" w:rsidR="006742CB" w:rsidRDefault="006742CB" w:rsidP="005E0E61">
      <w:pPr>
        <w:spacing w:after="0" w:line="480" w:lineRule="auto"/>
        <w:rPr>
          <w:bCs/>
          <w:i/>
          <w:lang w:val="en-US"/>
        </w:rPr>
      </w:pPr>
    </w:p>
    <w:p w14:paraId="4EACD498" w14:textId="77777777" w:rsidR="003849E3" w:rsidRPr="004A6203" w:rsidRDefault="000C2551" w:rsidP="005E0E61">
      <w:pPr>
        <w:spacing w:after="0" w:line="480" w:lineRule="auto"/>
        <w:rPr>
          <w:bCs/>
          <w:i/>
          <w:lang w:val="en-US"/>
        </w:rPr>
      </w:pPr>
      <w:r w:rsidRPr="004A6203">
        <w:rPr>
          <w:bCs/>
          <w:i/>
          <w:lang w:val="en-US"/>
        </w:rPr>
        <w:t>Bone health assessment at 60-64 years</w:t>
      </w:r>
    </w:p>
    <w:p w14:paraId="5764A641" w14:textId="38E2A29D" w:rsidR="0064475D" w:rsidRDefault="005E19FF" w:rsidP="005E0E61">
      <w:pPr>
        <w:spacing w:after="0" w:line="480" w:lineRule="auto"/>
        <w:rPr>
          <w:rFonts w:cs="Times New Roman"/>
          <w:szCs w:val="24"/>
        </w:rPr>
      </w:pPr>
      <w:r w:rsidRPr="005E19FF">
        <w:t xml:space="preserve">Of </w:t>
      </w:r>
      <w:r w:rsidR="002C3BB4">
        <w:t>th</w:t>
      </w:r>
      <w:r w:rsidR="00E61AAA">
        <w:t xml:space="preserve">ose attending </w:t>
      </w:r>
      <w:r w:rsidRPr="005E19FF">
        <w:t>a CRF,</w:t>
      </w:r>
      <w:r w:rsidR="00E61AAA">
        <w:t xml:space="preserve"> </w:t>
      </w:r>
      <w:r w:rsidR="00065A31">
        <w:t>792</w:t>
      </w:r>
      <w:r w:rsidR="002C3BB4">
        <w:t xml:space="preserve"> men </w:t>
      </w:r>
      <w:r>
        <w:t xml:space="preserve">and </w:t>
      </w:r>
      <w:r w:rsidR="002C3BB4">
        <w:t xml:space="preserve">866 </w:t>
      </w:r>
      <w:r w:rsidRPr="005E19FF">
        <w:t>women</w:t>
      </w:r>
      <w:r w:rsidR="00E61AAA">
        <w:t xml:space="preserve"> </w:t>
      </w:r>
      <w:r w:rsidRPr="005E19FF">
        <w:t>underwent a DXA and</w:t>
      </w:r>
      <w:r w:rsidR="00E61AAA">
        <w:t xml:space="preserve"> </w:t>
      </w:r>
      <w:r w:rsidR="0029522C">
        <w:t>658</w:t>
      </w:r>
      <w:r w:rsidR="002C3BB4">
        <w:t xml:space="preserve"> men and </w:t>
      </w:r>
      <w:r w:rsidR="0029522C">
        <w:t>697</w:t>
      </w:r>
      <w:r w:rsidR="00E61AAA">
        <w:t xml:space="preserve"> women</w:t>
      </w:r>
      <w:r w:rsidR="002C3BB4">
        <w:t xml:space="preserve"> had </w:t>
      </w:r>
      <w:r w:rsidRPr="005E19FF">
        <w:t xml:space="preserve">a </w:t>
      </w:r>
      <w:proofErr w:type="spellStart"/>
      <w:r w:rsidRPr="005E19FF">
        <w:t>pQCT</w:t>
      </w:r>
      <w:proofErr w:type="spellEnd"/>
      <w:r w:rsidRPr="005E19FF">
        <w:t xml:space="preserve"> scan</w:t>
      </w:r>
      <w:r w:rsidR="004C7D57">
        <w:t xml:space="preserve"> of the radius (non-dominant side)</w:t>
      </w:r>
      <w:r w:rsidRPr="005E19FF">
        <w:t xml:space="preserve">. </w:t>
      </w:r>
      <w:r w:rsidR="0064475D">
        <w:t xml:space="preserve">DXA scans were acquired in all 6 </w:t>
      </w:r>
      <w:r w:rsidR="00F46B8E">
        <w:t>CRFs</w:t>
      </w:r>
      <w:r w:rsidR="0064475D">
        <w:t xml:space="preserve"> using</w:t>
      </w:r>
      <w:r w:rsidRPr="005E19FF">
        <w:t xml:space="preserve"> </w:t>
      </w:r>
      <w:r w:rsidR="0001129F">
        <w:t xml:space="preserve">the </w:t>
      </w:r>
      <w:r w:rsidRPr="005E19FF">
        <w:t>QDR 4500 Discovery (</w:t>
      </w:r>
      <w:proofErr w:type="spellStart"/>
      <w:r w:rsidRPr="005E19FF">
        <w:t>Hologic</w:t>
      </w:r>
      <w:proofErr w:type="spellEnd"/>
      <w:r w:rsidRPr="005E19FF">
        <w:t xml:space="preserve"> </w:t>
      </w:r>
      <w:proofErr w:type="spellStart"/>
      <w:r w:rsidRPr="005E19FF">
        <w:t>Inc</w:t>
      </w:r>
      <w:proofErr w:type="spellEnd"/>
      <w:r w:rsidRPr="005E19FF">
        <w:t>, Bedford, MA</w:t>
      </w:r>
      <w:r w:rsidR="0001129F">
        <w:t xml:space="preserve">) and </w:t>
      </w:r>
      <w:r w:rsidR="00F46B8E">
        <w:t xml:space="preserve">in </w:t>
      </w:r>
      <w:r w:rsidR="0001129F">
        <w:t xml:space="preserve">five </w:t>
      </w:r>
      <w:r w:rsidR="00F46B8E">
        <w:t>CRFs</w:t>
      </w:r>
      <w:r w:rsidRPr="005E19FF">
        <w:t xml:space="preserve"> </w:t>
      </w:r>
      <w:proofErr w:type="spellStart"/>
      <w:r w:rsidR="0064475D">
        <w:t>pQCT</w:t>
      </w:r>
      <w:proofErr w:type="spellEnd"/>
      <w:r w:rsidR="0064475D">
        <w:t xml:space="preserve"> data using a </w:t>
      </w:r>
      <w:r w:rsidRPr="005E19FF">
        <w:t>XCT 2000 (</w:t>
      </w:r>
      <w:proofErr w:type="spellStart"/>
      <w:r w:rsidRPr="005E19FF">
        <w:t>Stratec</w:t>
      </w:r>
      <w:proofErr w:type="spellEnd"/>
      <w:r w:rsidRPr="005E19FF">
        <w:t>, Pforzheim, Germany) scanner</w:t>
      </w:r>
      <w:r w:rsidR="00F46B8E">
        <w:t xml:space="preserve"> w</w:t>
      </w:r>
      <w:r w:rsidR="004C7D57">
        <w:t>ere</w:t>
      </w:r>
      <w:r w:rsidR="00F46B8E">
        <w:t xml:space="preserve"> additionally collected</w:t>
      </w:r>
      <w:r w:rsidRPr="005E19FF">
        <w:t xml:space="preserve">. </w:t>
      </w:r>
      <w:r w:rsidR="0064475D">
        <w:t>Details of scan acquisition and cross-calibration</w:t>
      </w:r>
      <w:r w:rsidR="00AB468E">
        <w:t xml:space="preserve"> have been previously described</w:t>
      </w:r>
      <w:r w:rsidR="0064475D">
        <w:t>.</w:t>
      </w:r>
      <w:r w:rsidR="00973E5E">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973E5E">
        <w:instrText xml:space="preserve"> ADDIN REFMGR.CITE </w:instrText>
      </w:r>
      <w:r w:rsidR="00973E5E">
        <w:fldChar w:fldCharType="begin">
          <w:fldData xml:space="preserve">PFJlZm1hbj48Q2l0ZT48QXV0aG9yPkt1aDwvQXV0aG9yPjxZZWFyPjIwMTQ8L1llYXI+PFJlY051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9</w:t>
      </w:r>
      <w:r w:rsidR="00973E5E">
        <w:fldChar w:fldCharType="end"/>
      </w:r>
      <w:r w:rsidR="0064475D">
        <w:t xml:space="preserve">  Standard manufacturer protocols were followed for data acquisition. </w:t>
      </w:r>
      <w:r w:rsidR="0064475D" w:rsidRPr="0064475D">
        <w:rPr>
          <w:sz w:val="16"/>
        </w:rPr>
        <w:t xml:space="preserve"> </w:t>
      </w:r>
      <w:r w:rsidR="0064475D" w:rsidRPr="0064475D">
        <w:rPr>
          <w:rFonts w:cs="Times New Roman"/>
          <w:szCs w:val="24"/>
        </w:rPr>
        <w:t xml:space="preserve">Machine variability between centres was monitored using the European Spine Phantom and the </w:t>
      </w:r>
      <w:proofErr w:type="spellStart"/>
      <w:r w:rsidR="0064475D" w:rsidRPr="0064475D">
        <w:rPr>
          <w:rFonts w:cs="Times New Roman"/>
          <w:szCs w:val="24"/>
        </w:rPr>
        <w:t>pQCT</w:t>
      </w:r>
      <w:proofErr w:type="spellEnd"/>
      <w:r w:rsidR="0064475D" w:rsidRPr="0064475D">
        <w:rPr>
          <w:rFonts w:cs="Times New Roman"/>
          <w:szCs w:val="24"/>
        </w:rPr>
        <w:t xml:space="preserve"> scanners using the European Forearm phantom and</w:t>
      </w:r>
      <w:r w:rsidR="003B5499">
        <w:rPr>
          <w:rFonts w:cs="Times New Roman"/>
          <w:szCs w:val="24"/>
        </w:rPr>
        <w:t>,</w:t>
      </w:r>
      <w:r w:rsidR="0064475D" w:rsidRPr="0064475D">
        <w:rPr>
          <w:rFonts w:cs="Times New Roman"/>
          <w:szCs w:val="24"/>
        </w:rPr>
        <w:t xml:space="preserve"> where necessary</w:t>
      </w:r>
      <w:r w:rsidR="003B5499">
        <w:rPr>
          <w:rFonts w:cs="Times New Roman"/>
          <w:szCs w:val="24"/>
        </w:rPr>
        <w:t xml:space="preserve">, </w:t>
      </w:r>
      <w:r w:rsidR="0064475D" w:rsidRPr="0064475D">
        <w:rPr>
          <w:rFonts w:cs="Times New Roman"/>
          <w:szCs w:val="24"/>
        </w:rPr>
        <w:t xml:space="preserve">cross-calibration was performed. Standard manufacturer procedures were followed for daily QA/QC and all </w:t>
      </w:r>
      <w:proofErr w:type="gramStart"/>
      <w:r w:rsidR="0064475D" w:rsidRPr="0064475D">
        <w:rPr>
          <w:rFonts w:cs="Times New Roman"/>
          <w:szCs w:val="24"/>
        </w:rPr>
        <w:t>phantom</w:t>
      </w:r>
      <w:proofErr w:type="gramEnd"/>
      <w:r w:rsidR="0064475D" w:rsidRPr="0064475D">
        <w:rPr>
          <w:rFonts w:cs="Times New Roman"/>
          <w:szCs w:val="24"/>
        </w:rPr>
        <w:t xml:space="preserve"> and scan analysis were centralised to one centre (JEA) for grading, analysis and collation of a harmonised database. Repeat precision was determined in one centre and was &lt;1% for DXA measurements and for </w:t>
      </w:r>
      <w:proofErr w:type="spellStart"/>
      <w:r w:rsidR="0064475D" w:rsidRPr="0064475D">
        <w:rPr>
          <w:rFonts w:cs="Times New Roman"/>
          <w:szCs w:val="24"/>
        </w:rPr>
        <w:t>pQCT</w:t>
      </w:r>
      <w:proofErr w:type="spellEnd"/>
      <w:r w:rsidR="0064475D" w:rsidRPr="0064475D">
        <w:rPr>
          <w:rFonts w:cs="Times New Roman"/>
          <w:szCs w:val="24"/>
        </w:rPr>
        <w:t xml:space="preserve"> ranged between 1-3%.  </w:t>
      </w:r>
    </w:p>
    <w:p w14:paraId="64D392CC" w14:textId="77777777" w:rsidR="003B5499" w:rsidRPr="001A7C36" w:rsidRDefault="003B5499" w:rsidP="005E0E61">
      <w:pPr>
        <w:spacing w:after="0" w:line="480" w:lineRule="auto"/>
        <w:jc w:val="both"/>
        <w:rPr>
          <w:rFonts w:ascii="Times New Roman" w:hAnsi="Times New Roman" w:cs="Times New Roman"/>
          <w:sz w:val="24"/>
          <w:szCs w:val="24"/>
        </w:rPr>
      </w:pPr>
    </w:p>
    <w:p w14:paraId="73558ED8" w14:textId="637C1A39" w:rsidR="006742CB" w:rsidRDefault="00EC286E" w:rsidP="005E0E61">
      <w:pPr>
        <w:spacing w:after="0" w:line="480" w:lineRule="auto"/>
        <w:rPr>
          <w:i/>
        </w:rPr>
      </w:pPr>
      <w:r>
        <w:t>The bone outcomes for this analysis were</w:t>
      </w:r>
      <w:r w:rsidR="005E19FF">
        <w:t xml:space="preserve"> </w:t>
      </w:r>
      <w:proofErr w:type="spellStart"/>
      <w:r w:rsidR="003849E3" w:rsidRPr="003849E3">
        <w:t>pQCT</w:t>
      </w:r>
      <w:proofErr w:type="spellEnd"/>
      <w:r w:rsidR="003849E3" w:rsidRPr="003849E3">
        <w:t xml:space="preserve"> </w:t>
      </w:r>
      <w:r w:rsidR="005E19FF">
        <w:t xml:space="preserve">derived measures </w:t>
      </w:r>
      <w:r w:rsidR="003849E3" w:rsidRPr="003849E3">
        <w:t xml:space="preserve">at the </w:t>
      </w:r>
      <w:r w:rsidR="00171061">
        <w:t xml:space="preserve">radius </w:t>
      </w:r>
      <w:r w:rsidR="003849E3" w:rsidRPr="003849E3">
        <w:t xml:space="preserve">distal 4% site of </w:t>
      </w:r>
      <w:r w:rsidR="003B5499">
        <w:t xml:space="preserve">trabecular and total </w:t>
      </w:r>
      <w:proofErr w:type="spellStart"/>
      <w:r w:rsidR="003B5499">
        <w:t>vBMD</w:t>
      </w:r>
      <w:proofErr w:type="spellEnd"/>
      <w:r w:rsidR="003849E3" w:rsidRPr="003849E3">
        <w:t xml:space="preserve"> and distal cross-sectional area (CSA), and at the </w:t>
      </w:r>
      <w:r w:rsidR="00171061">
        <w:t xml:space="preserve">radius </w:t>
      </w:r>
      <w:r w:rsidR="003849E3" w:rsidRPr="003849E3">
        <w:t xml:space="preserve">50% site </w:t>
      </w:r>
      <w:r w:rsidR="00126C82">
        <w:t xml:space="preserve">of </w:t>
      </w:r>
      <w:r w:rsidR="005D312D">
        <w:t>CSA</w:t>
      </w:r>
      <w:r w:rsidR="00126C82">
        <w:t xml:space="preserve"> </w:t>
      </w:r>
      <w:r w:rsidR="003849E3" w:rsidRPr="003849E3">
        <w:t>of the diaphysis and the medullary cavity (medullary CSA)</w:t>
      </w:r>
      <w:r w:rsidR="0064475D">
        <w:t>,</w:t>
      </w:r>
      <w:r w:rsidR="005D312D">
        <w:t xml:space="preserve"> </w:t>
      </w:r>
      <w:r w:rsidR="003849E3" w:rsidRPr="003849E3">
        <w:t xml:space="preserve">cortical </w:t>
      </w:r>
      <w:proofErr w:type="spellStart"/>
      <w:r w:rsidR="003849E3" w:rsidRPr="003849E3">
        <w:t>vBMD</w:t>
      </w:r>
      <w:proofErr w:type="spellEnd"/>
      <w:r w:rsidR="0064475D">
        <w:t xml:space="preserve"> and polar strength strain index</w:t>
      </w:r>
      <w:r>
        <w:t xml:space="preserve">, </w:t>
      </w:r>
      <w:r w:rsidRPr="003849E3">
        <w:t>an</w:t>
      </w:r>
      <w:r>
        <w:t xml:space="preserve"> </w:t>
      </w:r>
      <w:r>
        <w:rPr>
          <w:i/>
        </w:rPr>
        <w:t>in-vivo</w:t>
      </w:r>
      <w:r w:rsidR="002C28B6">
        <w:t xml:space="preserve"> estimate of bone strength</w:t>
      </w:r>
      <w:r w:rsidR="00171061">
        <w:t>.</w:t>
      </w:r>
      <w:r w:rsidR="00973E5E">
        <w:fldChar w:fldCharType="begin">
          <w:fldData xml:space="preserve">PFJlZm1hbj48Q2l0ZT48QXV0aG9yPkZlcnJldHRpPC9BdXRob3I+PFllYXI+MTk5NjwvWWVhcj48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</w:fldData>
        </w:fldChar>
      </w:r>
      <w:r w:rsidR="00973E5E">
        <w:instrText xml:space="preserve"> ADDIN REFMGR.CITE </w:instrText>
      </w:r>
      <w:r w:rsidR="00973E5E">
        <w:fldChar w:fldCharType="begin">
          <w:fldData xml:space="preserve">PFJlZm1hbj48Q2l0ZT48QXV0aG9yPkZlcnJldHRpPC9BdXRob3I+PFllYXI+MTk5NjwvWWVhcj48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4</w:t>
      </w:r>
      <w:r w:rsidR="00973E5E">
        <w:fldChar w:fldCharType="end"/>
      </w:r>
      <w:r w:rsidR="00653E7B">
        <w:t xml:space="preserve"> </w:t>
      </w:r>
      <w:r w:rsidR="00653E7B" w:rsidRPr="00653E7B">
        <w:t xml:space="preserve">DXA derived measurements of areal </w:t>
      </w:r>
      <w:r w:rsidR="00653E7B">
        <w:t>BMD</w:t>
      </w:r>
      <w:r w:rsidR="00653E7B" w:rsidRPr="00653E7B">
        <w:t xml:space="preserve"> for lumbar spine (L1-L4) and total hip</w:t>
      </w:r>
      <w:r w:rsidR="00171061">
        <w:t xml:space="preserve"> were also obtained</w:t>
      </w:r>
      <w:r w:rsidR="00653E7B">
        <w:t xml:space="preserve">. </w:t>
      </w:r>
    </w:p>
    <w:p w14:paraId="28F69FC6" w14:textId="77777777" w:rsidR="000B3C42" w:rsidRDefault="000B3C42" w:rsidP="005E0E61">
      <w:pPr>
        <w:spacing w:after="0" w:line="480" w:lineRule="auto"/>
        <w:rPr>
          <w:i/>
        </w:rPr>
      </w:pPr>
    </w:p>
    <w:p w14:paraId="3455F665" w14:textId="77777777" w:rsidR="009619FF" w:rsidRPr="003849E3" w:rsidRDefault="009619FF" w:rsidP="005E0E61">
      <w:pPr>
        <w:spacing w:after="0" w:line="480" w:lineRule="auto"/>
        <w:rPr>
          <w:i/>
        </w:rPr>
      </w:pPr>
      <w:r w:rsidRPr="003849E3">
        <w:rPr>
          <w:i/>
        </w:rPr>
        <w:t>Pubertal timing</w:t>
      </w:r>
    </w:p>
    <w:p w14:paraId="60DA5954" w14:textId="53AF72D5" w:rsidR="009619FF" w:rsidRPr="009619FF" w:rsidRDefault="001E00D9" w:rsidP="005E0E61">
      <w:pPr>
        <w:spacing w:after="0" w:line="480" w:lineRule="auto"/>
      </w:pPr>
      <w:r>
        <w:t>Reports of pubertal timing were obtained in</w:t>
      </w:r>
      <w:r w:rsidR="00126C82">
        <w:t xml:space="preserve"> 1961 when study members were aged 14-</w:t>
      </w:r>
      <w:r w:rsidR="009619FF" w:rsidRPr="009619FF">
        <w:t>15 years</w:t>
      </w:r>
      <w:r w:rsidR="00126C82">
        <w:t xml:space="preserve"> (mean 14.5, range 14.3-15.2 years)</w:t>
      </w:r>
      <w:r w:rsidR="009619FF" w:rsidRPr="009619FF">
        <w:t xml:space="preserve">, </w:t>
      </w:r>
      <w:r>
        <w:t xml:space="preserve">when </w:t>
      </w:r>
      <w:r w:rsidR="00126C82">
        <w:t>they</w:t>
      </w:r>
      <w:r w:rsidR="009619FF" w:rsidRPr="009619FF">
        <w:t xml:space="preserve"> underwent a medical examination</w:t>
      </w:r>
      <w:r w:rsidR="009619FF">
        <w:t xml:space="preserve"> </w:t>
      </w:r>
      <w:r w:rsidR="009619FF" w:rsidRPr="009619FF">
        <w:lastRenderedPageBreak/>
        <w:t>and interview by a school doctor</w:t>
      </w:r>
      <w:r w:rsidR="000F0D7D">
        <w:t>.</w:t>
      </w:r>
      <w:r w:rsidR="00973E5E">
        <w:fldChar w:fldCharType="begin">
          <w:fldData xml:space="preserve">PFJlZm1hbj48Q2l0ZT48QXV0aG9yPk9uZzwvQXV0aG9yPjxZZWFyPjIwMTI8L1llYXI+PFJlY051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</w:fldData>
        </w:fldChar>
      </w:r>
      <w:r w:rsidR="00973E5E">
        <w:instrText xml:space="preserve"> ADDIN REFMGR.CITE </w:instrText>
      </w:r>
      <w:r w:rsidR="00973E5E">
        <w:fldChar w:fldCharType="begin">
          <w:fldData xml:space="preserve">PFJlZm1hbj48Q2l0ZT48QXV0aG9yPk9uZzwvQXV0aG9yPjxZZWFyPjIwMTI8L1llYXI+PFJlY051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5</w:t>
      </w:r>
      <w:r w:rsidR="00973E5E">
        <w:fldChar w:fldCharType="end"/>
      </w:r>
      <w:r w:rsidR="000F0D7D">
        <w:t xml:space="preserve">  </w:t>
      </w:r>
      <w:r w:rsidR="009619FF" w:rsidRPr="009619FF">
        <w:t>Age at menarche</w:t>
      </w:r>
      <w:r w:rsidR="0029522C">
        <w:t xml:space="preserve"> </w:t>
      </w:r>
      <w:r w:rsidR="00E074E5">
        <w:t xml:space="preserve">was </w:t>
      </w:r>
      <w:r w:rsidR="00126C82">
        <w:t xml:space="preserve">obtained </w:t>
      </w:r>
      <w:r w:rsidR="009619FF" w:rsidRPr="009619FF">
        <w:t>from</w:t>
      </w:r>
      <w:r w:rsidR="009619FF">
        <w:t xml:space="preserve"> </w:t>
      </w:r>
      <w:r w:rsidR="009619FF" w:rsidRPr="009619FF">
        <w:t>mothers’ reports at the examination. For 94 of the</w:t>
      </w:r>
      <w:r w:rsidR="009619FF">
        <w:t xml:space="preserve"> </w:t>
      </w:r>
      <w:r w:rsidR="009619FF" w:rsidRPr="009619FF">
        <w:t>188 girls who had not reached menarche by the time of the</w:t>
      </w:r>
      <w:r w:rsidR="009619FF">
        <w:t xml:space="preserve"> </w:t>
      </w:r>
      <w:r w:rsidR="009619FF" w:rsidRPr="009619FF">
        <w:t xml:space="preserve">examination, </w:t>
      </w:r>
      <w:r w:rsidR="00126C82">
        <w:t xml:space="preserve">retrospective reports from </w:t>
      </w:r>
      <w:r w:rsidR="00A652FD">
        <w:t xml:space="preserve">women </w:t>
      </w:r>
      <w:r w:rsidR="00126C82">
        <w:t xml:space="preserve">study members were later obtained from a postal questionnaire at age 48. </w:t>
      </w:r>
      <w:r w:rsidR="00653E7B">
        <w:t xml:space="preserve">Age at menarche </w:t>
      </w:r>
      <w:r w:rsidR="005D312D">
        <w:t xml:space="preserve">in years was used </w:t>
      </w:r>
      <w:r w:rsidR="00DA1DFE">
        <w:t>for descriptive analyses</w:t>
      </w:r>
      <w:r w:rsidR="005D312D">
        <w:t>,</w:t>
      </w:r>
      <w:r w:rsidR="00DA1DFE">
        <w:t xml:space="preserve"> and modelled as months since birth. </w:t>
      </w:r>
      <w:r w:rsidR="00EE3E6D">
        <w:t>In boys, the school doctor assessed: t</w:t>
      </w:r>
      <w:r w:rsidR="009619FF" w:rsidRPr="009619FF">
        <w:t>he development of genitalia (</w:t>
      </w:r>
      <w:r w:rsidR="00EE3E6D">
        <w:t xml:space="preserve">advanced or complete, </w:t>
      </w:r>
      <w:r w:rsidR="009619FF" w:rsidRPr="009619FF">
        <w:t>early, or</w:t>
      </w:r>
      <w:r w:rsidR="009619FF">
        <w:t xml:space="preserve"> </w:t>
      </w:r>
      <w:r w:rsidR="00EE3E6D">
        <w:t>infantile</w:t>
      </w:r>
      <w:r w:rsidR="009619FF" w:rsidRPr="009619FF">
        <w:t>)</w:t>
      </w:r>
      <w:r w:rsidR="00EE3E6D">
        <w:t xml:space="preserve">; </w:t>
      </w:r>
      <w:r w:rsidR="009619FF" w:rsidRPr="009619FF">
        <w:t>voice breaking (</w:t>
      </w:r>
      <w:r w:rsidR="00EE3E6D">
        <w:t xml:space="preserve">completely broken, starting to break, </w:t>
      </w:r>
      <w:r w:rsidR="00EE3E6D" w:rsidRPr="00EE3E6D">
        <w:t xml:space="preserve">not yet started); visible pubic hair (profuse, sparse, none) and visible axillary hair (yes or no). </w:t>
      </w:r>
      <w:r w:rsidR="009619FF" w:rsidRPr="00EE3E6D">
        <w:t>Based on these observations, boys were classified as fully mature (advanced development of genitalia</w:t>
      </w:r>
      <w:r w:rsidR="00EE3E6D">
        <w:t>,</w:t>
      </w:r>
      <w:r w:rsidR="009619FF" w:rsidRPr="009619FF">
        <w:t xml:space="preserve"> profuse</w:t>
      </w:r>
      <w:r w:rsidR="009619FF">
        <w:t xml:space="preserve"> </w:t>
      </w:r>
      <w:r w:rsidR="009619FF" w:rsidRPr="009619FF">
        <w:t>pubic hair and axillary hair, and voice broken), advanced</w:t>
      </w:r>
      <w:r w:rsidR="009619FF">
        <w:t xml:space="preserve"> </w:t>
      </w:r>
      <w:r w:rsidR="009619FF" w:rsidRPr="009619FF">
        <w:t>puberty (advanced development of genitalia, but at least one</w:t>
      </w:r>
      <w:r w:rsidR="009619FF">
        <w:t xml:space="preserve"> </w:t>
      </w:r>
      <w:r w:rsidR="009619FF" w:rsidRPr="009619FF">
        <w:t>other indicator not fully mature), early puberty (early development</w:t>
      </w:r>
      <w:r w:rsidR="009619FF">
        <w:t xml:space="preserve"> </w:t>
      </w:r>
      <w:r w:rsidR="009619FF" w:rsidRPr="009619FF">
        <w:t>of genitalia, and some pubic or axillary hair or voice</w:t>
      </w:r>
      <w:r w:rsidR="009619FF">
        <w:t xml:space="preserve"> </w:t>
      </w:r>
      <w:r w:rsidR="009619FF" w:rsidRPr="009619FF">
        <w:t xml:space="preserve">starting to break), and </w:t>
      </w:r>
      <w:r w:rsidR="00EE3E6D">
        <w:t>pre-adolescent</w:t>
      </w:r>
      <w:r w:rsidR="009619FF" w:rsidRPr="009619FF">
        <w:t xml:space="preserve"> (infantile genitalia or early</w:t>
      </w:r>
      <w:r w:rsidR="009619FF">
        <w:t xml:space="preserve"> </w:t>
      </w:r>
      <w:r w:rsidR="009619FF" w:rsidRPr="009619FF">
        <w:t>adolescent genitalia, no pubic or axillary hair and voice not</w:t>
      </w:r>
      <w:r w:rsidR="009619FF">
        <w:t xml:space="preserve"> </w:t>
      </w:r>
      <w:r w:rsidR="009619FF" w:rsidRPr="009619FF">
        <w:t>broken</w:t>
      </w:r>
      <w:r w:rsidR="0013203E">
        <w:t>)</w:t>
      </w:r>
      <w:r w:rsidR="009619FF" w:rsidRPr="009619FF">
        <w:t>.</w:t>
      </w:r>
      <w:r w:rsidR="00973E5E">
        <w:fldChar w:fldCharType="begin">
          <w:fldData xml:space="preserve">PFJlZm1hbj48Q2l0ZT48QXV0aG9yPkhhcmR5PC9BdXRob3I+PFllYXI+MjAwNjwvWWVhcj48UmVj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</w:fldData>
        </w:fldChar>
      </w:r>
      <w:r w:rsidR="00973E5E">
        <w:instrText xml:space="preserve"> ADDIN REFMGR.CITE </w:instrText>
      </w:r>
      <w:r w:rsidR="00973E5E">
        <w:fldChar w:fldCharType="begin">
          <w:fldData xml:space="preserve">PFJlZm1hbj48Q2l0ZT48QXV0aG9yPkhhcmR5PC9BdXRob3I+PFllYXI+MjAwNjwvWWVhcj48UmVj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6</w:t>
      </w:r>
      <w:r w:rsidR="00973E5E">
        <w:fldChar w:fldCharType="end"/>
      </w:r>
    </w:p>
    <w:p w14:paraId="33A1E726" w14:textId="77777777" w:rsidR="006742CB" w:rsidRDefault="006742CB" w:rsidP="005E0E61">
      <w:pPr>
        <w:spacing w:after="0" w:line="480" w:lineRule="auto"/>
        <w:rPr>
          <w:i/>
        </w:rPr>
      </w:pPr>
    </w:p>
    <w:p w14:paraId="652D6B67" w14:textId="36531F01" w:rsidR="009B7266" w:rsidRPr="009B7266" w:rsidRDefault="009B7266" w:rsidP="005E0E61">
      <w:pPr>
        <w:spacing w:after="0" w:line="480" w:lineRule="auto"/>
      </w:pPr>
      <w:r w:rsidRPr="009B7266">
        <w:t>Individual patterns of height growth during puberty were estimated using the SITAR model of gro</w:t>
      </w:r>
      <w:r w:rsidR="00D3379A">
        <w:t>wth curve analysis</w:t>
      </w:r>
      <w:r w:rsidR="00AB468E">
        <w:t>.</w:t>
      </w:r>
      <w:r w:rsidR="00973E5E">
        <w:fldChar w:fldCharType="begin">
          <w:fldData xml:space="preserve">PFJlZm1hbj48Q2l0ZT48QXV0aG9yPkNvbGU8L0F1dGhvcj48WWVhcj4yMDEwPC9ZZWFyPjxSZWNO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</w:fldData>
        </w:fldChar>
      </w:r>
      <w:r w:rsidR="00973E5E">
        <w:instrText xml:space="preserve"> ADDIN REFMGR.CITE </w:instrText>
      </w:r>
      <w:r w:rsidR="00973E5E">
        <w:fldChar w:fldCharType="begin">
          <w:fldData xml:space="preserve">PFJlZm1hbj48Q2l0ZT48QXV0aG9yPkNvbGU8L0F1dGhvcj48WWVhcj4yMDEwPC9ZZWFyPjxSZWNO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0,21</w:t>
      </w:r>
      <w:r w:rsidR="00973E5E">
        <w:fldChar w:fldCharType="end"/>
      </w:r>
      <w:r w:rsidRPr="009B7266">
        <w:t xml:space="preserve"> Data were collected using standardised protocols at ages 2, 4, 6, 7, 11 and 15, and self-reported at ages 20 and 26. </w:t>
      </w:r>
      <w:r w:rsidR="00556CFF">
        <w:t xml:space="preserve">To provide </w:t>
      </w:r>
      <w:r w:rsidR="004C7D57">
        <w:t>additional information</w:t>
      </w:r>
      <w:r w:rsidR="00556CFF">
        <w:t xml:space="preserve"> at intermediate ages, t</w:t>
      </w:r>
      <w:r w:rsidRPr="009B7266">
        <w:t xml:space="preserve">he </w:t>
      </w:r>
      <w:r w:rsidR="00556CFF">
        <w:t xml:space="preserve">NSHD </w:t>
      </w:r>
      <w:r w:rsidRPr="009B7266">
        <w:t xml:space="preserve">data were </w:t>
      </w:r>
      <w:r w:rsidR="00556CFF">
        <w:t xml:space="preserve">augmented by height data </w:t>
      </w:r>
      <w:r w:rsidRPr="009B7266">
        <w:t>between 5 and 1</w:t>
      </w:r>
      <w:r w:rsidR="00AB468E">
        <w:t>9 years from the ALSPAC cohort</w:t>
      </w:r>
      <w:r w:rsidRPr="00AB468E">
        <w:t>,</w:t>
      </w:r>
      <w:r w:rsidR="00973E5E">
        <w:fldChar w:fldCharType="begin">
          <w:fldData xml:space="preserve">PFJlZm1hbj48Q2l0ZT48QXV0aG9yPkJveWQ8L0F1dGhvcj48WWVhcj4yMDEzPC9ZZWFyPjxSZWNO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</w:fldData>
        </w:fldChar>
      </w:r>
      <w:r w:rsidR="00973E5E">
        <w:instrText xml:space="preserve"> ADDIN REFMGR.CITE </w:instrText>
      </w:r>
      <w:r w:rsidR="00973E5E">
        <w:fldChar w:fldCharType="begin">
          <w:fldData xml:space="preserve">PFJlZm1hbj48Q2l0ZT48QXV0aG9yPkJveWQ8L0F1dGhvcj48WWVhcj4yMDEzPC9ZZWFyPjxSZWNO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7</w:t>
      </w:r>
      <w:r w:rsidR="00973E5E">
        <w:fldChar w:fldCharType="end"/>
      </w:r>
      <w:r w:rsidR="00D3379A">
        <w:t xml:space="preserve"> as described by Cole et al</w:t>
      </w:r>
      <w:r w:rsidR="00D3379A" w:rsidRPr="00D3379A">
        <w:t>.</w:t>
      </w:r>
      <w:r w:rsidR="00973E5E">
        <w:fldChar w:fldCharType="begin"/>
      </w:r>
      <w:r w:rsidR="00973E5E">
        <w:instrText xml:space="preserve"> ADDIN REFMGR.CITE &lt;Refman&gt;&lt;Cite&gt;&lt;Author&gt;Cole T.J.&lt;/Author&gt;&lt;Year&gt;2015&lt;/Year&gt;&lt;RecNum&gt;5739&lt;/RecNum&gt;&lt;IDText&gt;Using SITAR to relate pubertal growth to bone health in later life: the MRC National Survey of Health and Development&lt;/IDText&gt;&lt;MDL Ref_Type="Unpublished Work"&gt;&lt;Ref_Type&gt;Unpublished Work&lt;/Ref_Type&gt;&lt;Ref_ID&gt;5739&lt;/Ref_ID&gt;&lt;Title_Primary&gt;Using SITAR to relate pubertal growth to bone health in later life: the MRC National Survey of Health and Development&lt;/Title_Primary&gt;&lt;Authors_Primary&gt;Cole T.J.&lt;/Authors_Primary&gt;&lt;Authors_Primary&gt;Kuh,D.&lt;/Authors_Primary&gt;&lt;Authors_Primary&gt;Johnson,W.&lt;/Authors_Primary&gt;&lt;Authors_Primary&gt;Ward,K.A.&lt;/Authors_Primary&gt;&lt;Authors_Primary&gt;Howe,L.D.&lt;/Authors_Primary&gt;&lt;Authors_Primary&gt;Adams,J.E.&lt;/Authors_Primary&gt;&lt;Authors_Primary&gt;Hardy R.&lt;/Authors_Primary&gt;&lt;Authors_Primary&gt;Ong,K.K.&lt;/Authors_Primary&gt;&lt;Date_Primary&gt;2015&lt;/Date_Primary&gt;&lt;Keywords&gt;growth&lt;/Keywords&gt;&lt;Keywords&gt;bone&lt;/Keywords&gt;&lt;Keywords&gt;Health&lt;/Keywords&gt;&lt;Keywords&gt;LATER LIFE&lt;/Keywords&gt;&lt;Keywords&gt;Life&lt;/Keywords&gt;&lt;Keywords&gt;the&lt;/Keywords&gt;&lt;Keywords&gt;NATIONAL SURVEY&lt;/Keywords&gt;&lt;Keywords&gt;and&lt;/Keywords&gt;&lt;Keywords&gt;development&lt;/Keywords&gt;&lt;Reprint&gt;In File&lt;/Reprint&gt;&lt;ZZ_WorkformID&gt;5&lt;/ZZ_WorkformID&gt;&lt;/MDL&gt;&lt;/Cite&gt;&lt;/Refman&gt;</w:instrText>
      </w:r>
      <w:r w:rsidR="00973E5E">
        <w:fldChar w:fldCharType="separate"/>
      </w:r>
      <w:r w:rsidR="00973E5E" w:rsidRPr="00973E5E">
        <w:rPr>
          <w:noProof/>
          <w:vertAlign w:val="superscript"/>
        </w:rPr>
        <w:t>21</w:t>
      </w:r>
      <w:r w:rsidR="00973E5E">
        <w:fldChar w:fldCharType="end"/>
      </w:r>
      <w:r w:rsidRPr="009B7266">
        <w:t xml:space="preserve"> The SITAR model summarises each individual’s growth curve in terms of three parameters: size, tempo and velocity, each expressed relative to the mean curve.</w:t>
      </w:r>
      <w:r w:rsidR="009B5B71" w:rsidRPr="009B5B71">
        <w:t xml:space="preserve"> </w:t>
      </w:r>
      <w:r w:rsidR="009B5B71" w:rsidRPr="009B7266">
        <w:t xml:space="preserve">The model is estimated as a mixed effects growth model with a cubic B-spline mean curve, including both fixed and random (subject-specific) effects for size, tempo and velocity. </w:t>
      </w:r>
      <w:r w:rsidRPr="009B7266">
        <w:t xml:space="preserve"> </w:t>
      </w:r>
      <w:r w:rsidR="009B5B71">
        <w:t xml:space="preserve"> </w:t>
      </w:r>
      <w:r w:rsidR="00532F5B">
        <w:t>For the purposes of this paper, we present only height tempo data, as th</w:t>
      </w:r>
      <w:r w:rsidR="007D0C9D">
        <w:t>ese</w:t>
      </w:r>
      <w:r w:rsidR="00532F5B">
        <w:t xml:space="preserve"> indicate the timing of puberty which is the focus of the current paper. A negative height tempo indicates earlier puberty, positive, later puberty. Details of the other SITAR var</w:t>
      </w:r>
      <w:r w:rsidR="003E09D5">
        <w:t>iables are given in Cole et al.</w:t>
      </w:r>
      <w:r w:rsidR="00973E5E">
        <w:fldChar w:fldCharType="begin"/>
      </w:r>
      <w:r w:rsidR="00973E5E">
        <w:instrText xml:space="preserve"> ADDIN REFMGR.CITE &lt;Refman&gt;&lt;Cite&gt;&lt;Author&gt;Cole T.J.&lt;/Author&gt;&lt;Year&gt;2015&lt;/Year&gt;&lt;RecNum&gt;5739&lt;/RecNum&gt;&lt;IDText&gt;Using SITAR to relate pubertal growth to bone health in later life: the MRC National Survey of Health and Development&lt;/IDText&gt;&lt;MDL Ref_Type="Unpublished Work"&gt;&lt;Ref_Type&gt;Unpublished Work&lt;/Ref_Type&gt;&lt;Ref_ID&gt;5739&lt;/Ref_ID&gt;&lt;Title_Primary&gt;Using SITAR to relate pubertal growth to bone health in later life: the MRC National Survey of Health and Development&lt;/Title_Primary&gt;&lt;Authors_Primary&gt;Cole T.J.&lt;/Authors_Primary&gt;&lt;Authors_Primary&gt;Kuh,D.&lt;/Authors_Primary&gt;&lt;Authors_Primary&gt;Johnson,W.&lt;/Authors_Primary&gt;&lt;Authors_Primary&gt;Ward,K.A.&lt;/Authors_Primary&gt;&lt;Authors_Primary&gt;Howe,L.D.&lt;/Authors_Primary&gt;&lt;Authors_Primary&gt;Adams,J.E.&lt;/Authors_Primary&gt;&lt;Authors_Primary&gt;Hardy R.&lt;/Authors_Primary&gt;&lt;Authors_Primary&gt;Ong,K.K.&lt;/Authors_Primary&gt;&lt;Date_Primary&gt;2015&lt;/Date_Primary&gt;&lt;Keywords&gt;growth&lt;/Keywords&gt;&lt;Keywords&gt;bone&lt;/Keywords&gt;&lt;Keywords&gt;Health&lt;/Keywords&gt;&lt;Keywords&gt;LATER LIFE&lt;/Keywords&gt;&lt;Keywords&gt;Life&lt;/Keywords&gt;&lt;Keywords&gt;the&lt;/Keywords&gt;&lt;Keywords&gt;NATIONAL SURVEY&lt;/Keywords&gt;&lt;Keywords&gt;and&lt;/Keywords&gt;&lt;Keywords&gt;development&lt;/Keywords&gt;&lt;Reprint&gt;In File&lt;/Reprint&gt;&lt;ZZ_WorkformID&gt;5&lt;/ZZ_WorkformID&gt;&lt;/MDL&gt;&lt;/Cite&gt;&lt;/Refman&gt;</w:instrText>
      </w:r>
      <w:r w:rsidR="00973E5E">
        <w:fldChar w:fldCharType="separate"/>
      </w:r>
      <w:r w:rsidR="00973E5E" w:rsidRPr="00973E5E">
        <w:rPr>
          <w:noProof/>
          <w:vertAlign w:val="superscript"/>
        </w:rPr>
        <w:t>21</w:t>
      </w:r>
      <w:r w:rsidR="00973E5E">
        <w:fldChar w:fldCharType="end"/>
      </w:r>
    </w:p>
    <w:p w14:paraId="1A7E3D04" w14:textId="77777777" w:rsidR="005841B1" w:rsidRDefault="005841B1" w:rsidP="005E0E61">
      <w:pPr>
        <w:spacing w:after="0" w:line="480" w:lineRule="auto"/>
        <w:rPr>
          <w:i/>
        </w:rPr>
      </w:pPr>
    </w:p>
    <w:p w14:paraId="77F779D2" w14:textId="77777777" w:rsidR="003849E3" w:rsidRPr="00A652FD" w:rsidRDefault="00A652FD" w:rsidP="005E0E61">
      <w:pPr>
        <w:spacing w:after="0" w:line="480" w:lineRule="auto"/>
        <w:rPr>
          <w:i/>
        </w:rPr>
      </w:pPr>
      <w:proofErr w:type="spellStart"/>
      <w:r w:rsidRPr="00A652FD">
        <w:rPr>
          <w:i/>
        </w:rPr>
        <w:lastRenderedPageBreak/>
        <w:t>Covariables</w:t>
      </w:r>
      <w:proofErr w:type="spellEnd"/>
    </w:p>
    <w:p w14:paraId="6C097668" w14:textId="5B521EB4" w:rsidR="00EC286E" w:rsidRPr="004A6203" w:rsidRDefault="00127F79" w:rsidP="005E0E61">
      <w:pPr>
        <w:spacing w:after="0" w:line="480" w:lineRule="auto"/>
      </w:pPr>
      <w:r w:rsidRPr="00127F79">
        <w:t xml:space="preserve">Current body size was assessed by height </w:t>
      </w:r>
      <w:r>
        <w:t xml:space="preserve">(m) </w:t>
      </w:r>
      <w:r w:rsidRPr="00127F79">
        <w:t>and weight</w:t>
      </w:r>
      <w:r>
        <w:t xml:space="preserve"> (kg)</w:t>
      </w:r>
      <w:r w:rsidR="00694B51">
        <w:t xml:space="preserve">, </w:t>
      </w:r>
      <w:r w:rsidRPr="00127F79">
        <w:t>according</w:t>
      </w:r>
      <w:r w:rsidR="00FE2E48">
        <w:t xml:space="preserve"> to a standard protocol. </w:t>
      </w:r>
      <w:r w:rsidR="00EC286E">
        <w:t xml:space="preserve">Smoking was split into two categories, cigarette smokers versus non-smokers at 60-64 years.  According to the Registrar General’s social class classification, social class was categorised based on the participant’s occupation at age 53 years (or at other ages if missing, n=4) to split those who were in </w:t>
      </w:r>
      <w:r w:rsidR="00B87D1C">
        <w:t>the m</w:t>
      </w:r>
      <w:r w:rsidR="006B25D1">
        <w:t xml:space="preserve">anual </w:t>
      </w:r>
      <w:r w:rsidR="00653E7B">
        <w:t>social classes from those in the</w:t>
      </w:r>
      <w:r w:rsidR="006B25D1">
        <w:t xml:space="preserve"> non-manual social class</w:t>
      </w:r>
      <w:r w:rsidR="00B87D1C">
        <w:t>es</w:t>
      </w:r>
      <w:r w:rsidR="006B25D1">
        <w:t xml:space="preserve"> in adulthood</w:t>
      </w:r>
      <w:r w:rsidR="00B87D1C">
        <w:t>.</w:t>
      </w:r>
      <w:r w:rsidR="00352F69">
        <w:t xml:space="preserve"> Other potential confounders or mediators that were investigated in additional analyses were leisure time physical activity (distinguishing those who were most active (reporting vigorous leisure time activity more than 5 times a month) from those less active (1-4 times a month) or inactive</w:t>
      </w:r>
      <w:r w:rsidR="009D55E0">
        <w:t>.</w:t>
      </w:r>
      <w:r w:rsidR="00973E5E">
        <w:fldChar w:fldCharType="begin">
          <w:fldData xml:space="preserve">PFJlZm1hbj48Q2l0ZT48QXV0aG9yPkJhbm48L0F1dGhvcj48WWVhcj4yMDE0PC9ZZWFyPjxSZWNO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</w:fldData>
        </w:fldChar>
      </w:r>
      <w:r w:rsidR="00973E5E">
        <w:instrText xml:space="preserve"> ADDIN REFMGR.CITE </w:instrText>
      </w:r>
      <w:r w:rsidR="00973E5E">
        <w:fldChar w:fldCharType="begin">
          <w:fldData xml:space="preserve">PFJlZm1hbj48Q2l0ZT48QXV0aG9yPkJhbm48L0F1dGhvcj48WWVhcj4yMDE0PC9ZZWFyPjxSZWNO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8</w:t>
      </w:r>
      <w:r w:rsidR="00973E5E">
        <w:fldChar w:fldCharType="end"/>
      </w:r>
      <w:r w:rsidR="00352F69">
        <w:t xml:space="preserve"> and certain health conditions assessed at age 60-64 years</w:t>
      </w:r>
      <w:r w:rsidR="00DD0F11">
        <w:t xml:space="preserve"> and detailed elsewhere.</w:t>
      </w:r>
      <w:r w:rsidR="00973E5E">
        <w:fldChar w:fldCharType="begin">
          <w:fldData xml:space="preserve">PFJlZm1hbj48Q2l0ZT48QXV0aG9yPlBpZXJjZTwvQXV0aG9yPjxZZWFyPjIwMTI8L1llYXI+PFJl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</w:fldData>
        </w:fldChar>
      </w:r>
      <w:r w:rsidR="00973E5E">
        <w:instrText xml:space="preserve"> ADDIN REFMGR.CITE </w:instrText>
      </w:r>
      <w:r w:rsidR="00973E5E">
        <w:fldChar w:fldCharType="begin">
          <w:fldData xml:space="preserve">PFJlZm1hbj48Q2l0ZT48QXV0aG9yPlBpZXJjZTwvQXV0aG9yPjxZZWFyPjIwMTI8L1llYXI+PFJl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9</w:t>
      </w:r>
      <w:r w:rsidR="00973E5E">
        <w:fldChar w:fldCharType="end"/>
      </w:r>
      <w:r w:rsidR="00352F69">
        <w:t xml:space="preserve"> </w:t>
      </w:r>
      <w:r w:rsidR="004B7E51">
        <w:t>W</w:t>
      </w:r>
      <w:r w:rsidR="00352F69">
        <w:t xml:space="preserve">e included </w:t>
      </w:r>
      <w:r w:rsidR="00DD0F11">
        <w:t xml:space="preserve">a set of </w:t>
      </w:r>
      <w:r w:rsidR="00352F69">
        <w:t>cardio</w:t>
      </w:r>
      <w:r w:rsidR="00DD0F11">
        <w:t>-</w:t>
      </w:r>
      <w:r w:rsidR="00352F69">
        <w:t>metabolic</w:t>
      </w:r>
      <w:r w:rsidR="00DD0F11">
        <w:t xml:space="preserve"> health conditions (cardiovascular disease, hypertension, raised cholesterol and diabetes) and a second set of conditions (liver disease, thyroid disease and psychiatric problems) that may be relevant for bone.</w:t>
      </w:r>
      <w:r w:rsidR="00EC286E">
        <w:t xml:space="preserve"> </w:t>
      </w:r>
    </w:p>
    <w:p w14:paraId="5125AC40" w14:textId="77777777" w:rsidR="00532F5B" w:rsidRDefault="00532F5B" w:rsidP="005E0E61">
      <w:pPr>
        <w:spacing w:after="0" w:line="480" w:lineRule="auto"/>
      </w:pPr>
    </w:p>
    <w:p w14:paraId="5BC9CAD7" w14:textId="6759047A" w:rsidR="00EE3E6D" w:rsidRPr="00EE3E6D" w:rsidRDefault="00EC286E" w:rsidP="005E0E61">
      <w:pPr>
        <w:spacing w:after="0" w:line="480" w:lineRule="auto"/>
      </w:pPr>
      <w:r>
        <w:t xml:space="preserve">In women, </w:t>
      </w:r>
      <w:r w:rsidR="00E61AAA">
        <w:t>age when periods ceased naturally or because of hysterectomy or bilateral oophorectomy was obtain</w:t>
      </w:r>
      <w:r w:rsidR="00F25E53">
        <w:t>ed</w:t>
      </w:r>
      <w:r w:rsidR="00E61AAA">
        <w:t xml:space="preserve"> from </w:t>
      </w:r>
      <w:r>
        <w:t>information on</w:t>
      </w:r>
      <w:r w:rsidR="00EE3E6D" w:rsidRPr="00EE3E6D">
        <w:t xml:space="preserve"> menstrual irregularity, </w:t>
      </w:r>
      <w:r w:rsidR="00E61AAA">
        <w:t xml:space="preserve">date </w:t>
      </w:r>
      <w:r w:rsidR="00EE3E6D" w:rsidRPr="00EE3E6D">
        <w:t xml:space="preserve">of last menstrual </w:t>
      </w:r>
      <w:r w:rsidR="00E61AAA">
        <w:t>period</w:t>
      </w:r>
      <w:r w:rsidR="00EE3E6D" w:rsidRPr="00EE3E6D">
        <w:t xml:space="preserve"> or any operation t</w:t>
      </w:r>
      <w:r w:rsidR="00AB468E">
        <w:t>o remove the uterus or ovaries,</w:t>
      </w:r>
      <w:r w:rsidR="00E61AAA">
        <w:t xml:space="preserve"> collected in annual </w:t>
      </w:r>
      <w:r w:rsidR="00EE3E6D" w:rsidRPr="00EE3E6D">
        <w:t xml:space="preserve">postal questionnaires from age 47 to 54 years </w:t>
      </w:r>
      <w:r>
        <w:t>and</w:t>
      </w:r>
      <w:r w:rsidR="00EE3E6D" w:rsidRPr="00EE3E6D">
        <w:t xml:space="preserve"> at 57 years, and from face to face interviews with trained research nurses at 43, 53, and 60-64 years</w:t>
      </w:r>
      <w:r w:rsidR="00EE3E6D">
        <w:t xml:space="preserve"> </w:t>
      </w:r>
      <w:r>
        <w:t>of age</w:t>
      </w:r>
      <w:r w:rsidR="00E61AAA">
        <w:t>.</w:t>
      </w:r>
      <w:r w:rsidR="00973E5E">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C9SZWZtYW4+
</w:fldData>
        </w:fldChar>
      </w:r>
      <w:r w:rsidR="00973E5E">
        <w:instrText xml:space="preserve"> ADDIN REFMGR.CITE </w:instrText>
      </w:r>
      <w:r w:rsidR="00973E5E">
        <w:fldChar w:fldCharType="begin">
          <w:fldData xml:space="preserve">PFJlZm1hbj48Q2l0ZT48QXV0aG9yPk1pc2hyYTwvQXV0aG9yPjxZZWFyPjIwMDc8L1llYXI+PFJl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0</w:t>
      </w:r>
      <w:r w:rsidR="00973E5E">
        <w:fldChar w:fldCharType="end"/>
      </w:r>
      <w:r w:rsidR="00E61AAA">
        <w:t xml:space="preserve">  </w:t>
      </w:r>
    </w:p>
    <w:p w14:paraId="67778BC5" w14:textId="77777777" w:rsidR="00EE3E6D" w:rsidRDefault="00EE3E6D" w:rsidP="005E0E61">
      <w:pPr>
        <w:spacing w:after="0" w:line="480" w:lineRule="auto"/>
      </w:pPr>
    </w:p>
    <w:p w14:paraId="7039F375" w14:textId="77777777" w:rsidR="00126C82" w:rsidRPr="004A6203" w:rsidRDefault="003849E3" w:rsidP="005E0E61">
      <w:pPr>
        <w:spacing w:after="0" w:line="480" w:lineRule="auto"/>
        <w:rPr>
          <w:i/>
        </w:rPr>
      </w:pPr>
      <w:r w:rsidRPr="004A6203">
        <w:rPr>
          <w:i/>
        </w:rPr>
        <w:t>Statistical analysis</w:t>
      </w:r>
    </w:p>
    <w:p w14:paraId="0B8EBC8F" w14:textId="75108833" w:rsidR="00A25956" w:rsidRDefault="005D312D" w:rsidP="005E0E61">
      <w:pPr>
        <w:spacing w:after="0" w:line="480" w:lineRule="auto"/>
      </w:pPr>
      <w:r w:rsidRPr="005D312D">
        <w:t xml:space="preserve">Of those who had a DXA or </w:t>
      </w:r>
      <w:proofErr w:type="spellStart"/>
      <w:r w:rsidRPr="005D312D">
        <w:t>pQCT</w:t>
      </w:r>
      <w:proofErr w:type="spellEnd"/>
      <w:r w:rsidRPr="005D312D">
        <w:t xml:space="preserve"> scan 75% also had reports of pubertal timing. </w:t>
      </w:r>
      <w:r w:rsidR="0001129F">
        <w:t xml:space="preserve">R version 3.2 </w:t>
      </w:r>
      <w:r w:rsidR="00694A2B">
        <w:t>(</w:t>
      </w:r>
      <w:hyperlink r:id="rId9" w:history="1">
        <w:r w:rsidR="00694A2B" w:rsidRPr="00610700">
          <w:rPr>
            <w:rStyle w:val="Hyperlink"/>
          </w:rPr>
          <w:t>www.R-project.org</w:t>
        </w:r>
      </w:hyperlink>
      <w:r w:rsidR="00694A2B">
        <w:t xml:space="preserve">) </w:t>
      </w:r>
      <w:r w:rsidR="0001129F">
        <w:t>was used to fit the SITAR model and generate the SITAR random effects. For all other analyses, S</w:t>
      </w:r>
      <w:r w:rsidR="006742CB" w:rsidRPr="006742CB">
        <w:t>tata v10.1 was used</w:t>
      </w:r>
      <w:r w:rsidR="0001129F">
        <w:t>.</w:t>
      </w:r>
      <w:r w:rsidR="006742CB" w:rsidRPr="006742CB">
        <w:t xml:space="preserve"> Regression models used natural logarithms for all bone variables for comparative purposes. The coefficients from these models are presented as the percentage difference in the bone </w:t>
      </w:r>
      <w:r w:rsidR="008B5160">
        <w:t>outcome</w:t>
      </w:r>
      <w:r w:rsidR="006742CB" w:rsidRPr="006742CB">
        <w:t xml:space="preserve"> </w:t>
      </w:r>
      <w:r w:rsidR="00E074E5">
        <w:t>b</w:t>
      </w:r>
      <w:r w:rsidR="008B5160">
        <w:t>y</w:t>
      </w:r>
      <w:r w:rsidR="006742CB" w:rsidRPr="006742CB">
        <w:t xml:space="preserve"> categor</w:t>
      </w:r>
      <w:r w:rsidR="008B5160">
        <w:t>y</w:t>
      </w:r>
      <w:r w:rsidR="006742CB" w:rsidRPr="006742CB">
        <w:t xml:space="preserve">, or </w:t>
      </w:r>
      <w:r w:rsidR="00E074E5">
        <w:t xml:space="preserve">per unit </w:t>
      </w:r>
      <w:r w:rsidR="008B5160">
        <w:t>increase</w:t>
      </w:r>
      <w:r w:rsidR="006742CB" w:rsidRPr="006742CB">
        <w:t xml:space="preserve">. </w:t>
      </w:r>
    </w:p>
    <w:p w14:paraId="7DE46A0D" w14:textId="77777777" w:rsidR="00A25956" w:rsidRDefault="00A25956" w:rsidP="005E0E61">
      <w:pPr>
        <w:spacing w:after="0" w:line="480" w:lineRule="auto"/>
      </w:pPr>
    </w:p>
    <w:p w14:paraId="3EC56617" w14:textId="315090D6" w:rsidR="000F0A36" w:rsidRPr="009C7F8D" w:rsidRDefault="000F0A36" w:rsidP="005E0E61">
      <w:pPr>
        <w:spacing w:after="0" w:line="480" w:lineRule="auto"/>
        <w:rPr>
          <w:i/>
        </w:rPr>
      </w:pPr>
      <w:r w:rsidRPr="009C7F8D">
        <w:rPr>
          <w:i/>
        </w:rPr>
        <w:lastRenderedPageBreak/>
        <w:t xml:space="preserve">Age at menarche </w:t>
      </w:r>
      <w:r w:rsidR="005D312D">
        <w:rPr>
          <w:i/>
        </w:rPr>
        <w:t>and</w:t>
      </w:r>
      <w:r w:rsidRPr="009C7F8D">
        <w:rPr>
          <w:i/>
        </w:rPr>
        <w:t xml:space="preserve"> pubertal stage</w:t>
      </w:r>
    </w:p>
    <w:p w14:paraId="302D8582" w14:textId="6046CB24" w:rsidR="00E96BB3" w:rsidRDefault="000F0A36" w:rsidP="00E96BB3">
      <w:pPr>
        <w:spacing w:after="0" w:line="480" w:lineRule="auto"/>
      </w:pPr>
      <w:r>
        <w:t>I</w:t>
      </w:r>
      <w:r w:rsidR="006742CB" w:rsidRPr="006742CB">
        <w:t>nitial adjustments were for current body size (height and weight</w:t>
      </w:r>
      <w:r>
        <w:t xml:space="preserve"> at 60-64 years</w:t>
      </w:r>
      <w:r w:rsidR="006742CB" w:rsidRPr="006742CB">
        <w:t>)</w:t>
      </w:r>
      <w:r w:rsidR="00694B51">
        <w:t xml:space="preserve">, and then </w:t>
      </w:r>
      <w:r w:rsidR="005D312D">
        <w:t xml:space="preserve">for </w:t>
      </w:r>
      <w:r w:rsidR="00DA1DFE">
        <w:t>current smoking</w:t>
      </w:r>
      <w:r w:rsidR="005D312D">
        <w:t xml:space="preserve"> and </w:t>
      </w:r>
      <w:r w:rsidR="00DA1DFE">
        <w:t xml:space="preserve">adult social class. </w:t>
      </w:r>
      <w:r>
        <w:t xml:space="preserve">In women, additional adjustments were made </w:t>
      </w:r>
      <w:r w:rsidR="003212DF">
        <w:t xml:space="preserve">for age at period cessation in a subset of women where </w:t>
      </w:r>
      <w:r>
        <w:t xml:space="preserve">those </w:t>
      </w:r>
      <w:r w:rsidR="003212DF">
        <w:t xml:space="preserve">data were available. </w:t>
      </w:r>
      <w:r w:rsidR="00E96BB3">
        <w:t>In a set of further analyses we additionally adjusted for physical activity, cardio-metabolic conditions, and liver disease, thyroid disease and psychiatric problems. We also reran the analyses excluding 11% with osteoporosis, based on bone density t-scores from the DXA scan ≤2.5 at spine, femoral neck or hip.</w:t>
      </w:r>
      <w:r w:rsidR="00973E5E">
        <w:fldChar w:fldCharType="begin">
          <w:fldData xml:space="preserve">PFJlZm1hbj48Q2l0ZT48QXV0aG9yPlBpZXJjZTwvQXV0aG9yPjxZZWFyPjIwMTI8L1llYXI+PFJl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</w:fldData>
        </w:fldChar>
      </w:r>
      <w:r w:rsidR="00973E5E">
        <w:instrText xml:space="preserve"> ADDIN REFMGR.CITE </w:instrText>
      </w:r>
      <w:r w:rsidR="00973E5E">
        <w:fldChar w:fldCharType="begin">
          <w:fldData xml:space="preserve">PFJlZm1hbj48Q2l0ZT48QXV0aG9yPlBpZXJjZTwvQXV0aG9yPjxZZWFyPjIwMTI8L1llYXI+PFJl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9</w:t>
      </w:r>
      <w:r w:rsidR="00973E5E">
        <w:fldChar w:fldCharType="end"/>
      </w:r>
    </w:p>
    <w:p w14:paraId="5D6789E4" w14:textId="77777777" w:rsidR="00E96BB3" w:rsidRDefault="00E96BB3" w:rsidP="005E0E61">
      <w:pPr>
        <w:spacing w:after="0" w:line="480" w:lineRule="auto"/>
      </w:pPr>
    </w:p>
    <w:p w14:paraId="35EA5374" w14:textId="7CA55263" w:rsidR="00A654D0" w:rsidRDefault="00DA1DFE" w:rsidP="005E0E61">
      <w:pPr>
        <w:spacing w:after="0" w:line="480" w:lineRule="auto"/>
      </w:pPr>
      <w:r>
        <w:t xml:space="preserve">To make an equivalent comparison between men and women that compared those with the earliest and latest pubertal timing, we </w:t>
      </w:r>
      <w:r w:rsidR="005565D5">
        <w:t xml:space="preserve">calculated </w:t>
      </w:r>
      <w:r w:rsidR="003201E6">
        <w:t>the</w:t>
      </w:r>
      <w:r>
        <w:t xml:space="preserve"> percentage difference </w:t>
      </w:r>
      <w:r w:rsidR="00A20C2C">
        <w:t xml:space="preserve">in the bone outcomes for a five-year difference in age at menarche and </w:t>
      </w:r>
      <w:r w:rsidR="003201E6">
        <w:t xml:space="preserve">the </w:t>
      </w:r>
      <w:r w:rsidR="00A20C2C">
        <w:t xml:space="preserve">percentage difference between men who were fully mature and pre-adolescent at age </w:t>
      </w:r>
      <w:r w:rsidR="003201E6">
        <w:t>14.5 years</w:t>
      </w:r>
      <w:r w:rsidR="00A20C2C">
        <w:t>.</w:t>
      </w:r>
    </w:p>
    <w:p w14:paraId="791E6CFE" w14:textId="77777777" w:rsidR="00C92E6B" w:rsidRDefault="00C92E6B" w:rsidP="005E0E61">
      <w:pPr>
        <w:spacing w:after="0" w:line="480" w:lineRule="auto"/>
      </w:pPr>
    </w:p>
    <w:p w14:paraId="2FF90DF9" w14:textId="6D5688F0" w:rsidR="000F0A36" w:rsidRPr="009C7F8D" w:rsidRDefault="000F0A36" w:rsidP="005E0E61">
      <w:pPr>
        <w:spacing w:after="0" w:line="480" w:lineRule="auto"/>
        <w:rPr>
          <w:i/>
        </w:rPr>
      </w:pPr>
      <w:r w:rsidRPr="009C7F8D">
        <w:rPr>
          <w:i/>
        </w:rPr>
        <w:t>SITAR analysis of height tempo</w:t>
      </w:r>
    </w:p>
    <w:p w14:paraId="29A9382E" w14:textId="5A7FF363" w:rsidR="00FB13B0" w:rsidRDefault="00204696" w:rsidP="005E0E61">
      <w:pPr>
        <w:spacing w:after="0" w:line="480" w:lineRule="auto"/>
      </w:pPr>
      <w:r>
        <w:t>U</w:t>
      </w:r>
      <w:r w:rsidR="00A25956">
        <w:t xml:space="preserve">sing the same </w:t>
      </w:r>
      <w:r>
        <w:t xml:space="preserve">participants </w:t>
      </w:r>
      <w:r w:rsidR="00A25956">
        <w:t xml:space="preserve">with reported pubertal timing, </w:t>
      </w:r>
      <w:r w:rsidR="00FE2E48">
        <w:t xml:space="preserve">the percentage difference in each of the bone outcomes by the derived SITAR parameter of </w:t>
      </w:r>
      <w:r w:rsidR="009B5B71">
        <w:t xml:space="preserve">height </w:t>
      </w:r>
      <w:r w:rsidR="00FE2E48">
        <w:t>tempo</w:t>
      </w:r>
      <w:r w:rsidR="00F25E53">
        <w:t xml:space="preserve"> was derived</w:t>
      </w:r>
      <w:r w:rsidR="00BE0168">
        <w:t xml:space="preserve">. </w:t>
      </w:r>
      <w:r w:rsidR="00A25956">
        <w:t xml:space="preserve">The models </w:t>
      </w:r>
      <w:r w:rsidR="00FE2E48">
        <w:t xml:space="preserve">first </w:t>
      </w:r>
      <w:r w:rsidR="00A25956">
        <w:t>included</w:t>
      </w:r>
      <w:r w:rsidR="00FE2E48">
        <w:t xml:space="preserve"> </w:t>
      </w:r>
      <w:r w:rsidR="00532F5B">
        <w:t>height</w:t>
      </w:r>
      <w:r w:rsidR="005D0BE8">
        <w:t xml:space="preserve"> tempo</w:t>
      </w:r>
      <w:r w:rsidR="00FE2E48">
        <w:t xml:space="preserve"> </w:t>
      </w:r>
      <w:r w:rsidR="00BE0168">
        <w:t>unadjusted</w:t>
      </w:r>
      <w:r w:rsidR="00532F5B">
        <w:t xml:space="preserve">, </w:t>
      </w:r>
      <w:r w:rsidR="00FE2E48">
        <w:t>and then additionally includ</w:t>
      </w:r>
      <w:r w:rsidR="00A25956">
        <w:t>ed</w:t>
      </w:r>
      <w:r w:rsidR="00FE2E48">
        <w:t xml:space="preserve"> current height and weight</w:t>
      </w:r>
      <w:r w:rsidR="00E61AAA">
        <w:t xml:space="preserve">. </w:t>
      </w:r>
      <w:r w:rsidR="00FE2E48">
        <w:t xml:space="preserve">To compare the estimates </w:t>
      </w:r>
      <w:r w:rsidR="00BE0168">
        <w:t xml:space="preserve">for </w:t>
      </w:r>
      <w:r w:rsidR="005565D5">
        <w:t xml:space="preserve">tempo </w:t>
      </w:r>
      <w:r w:rsidR="00BE0168">
        <w:t xml:space="preserve">with those based on </w:t>
      </w:r>
      <w:r w:rsidR="00FE2E48">
        <w:t xml:space="preserve">reported pubertal </w:t>
      </w:r>
      <w:r w:rsidR="00A25956">
        <w:t>timing</w:t>
      </w:r>
      <w:r w:rsidR="00FE2E48">
        <w:t xml:space="preserve">, we </w:t>
      </w:r>
      <w:r w:rsidR="005565D5">
        <w:t xml:space="preserve">calculated the percentage difference for </w:t>
      </w:r>
      <w:r w:rsidR="00FE2E48">
        <w:t xml:space="preserve">a five-year </w:t>
      </w:r>
      <w:r w:rsidR="005565D5">
        <w:t>difference in timing of puberty for women (</w:t>
      </w:r>
      <w:r w:rsidR="00AB1071">
        <w:t>10.</w:t>
      </w:r>
      <w:r w:rsidR="00070B6C">
        <w:t>5</w:t>
      </w:r>
      <w:r w:rsidR="00124BD4">
        <w:t xml:space="preserve"> to 15.</w:t>
      </w:r>
      <w:r w:rsidR="00070B6C">
        <w:t>5</w:t>
      </w:r>
      <w:r w:rsidR="00124BD4">
        <w:t xml:space="preserve"> years</w:t>
      </w:r>
      <w:r w:rsidR="005565D5">
        <w:t>)</w:t>
      </w:r>
      <w:r w:rsidR="00124BD4">
        <w:t xml:space="preserve"> and </w:t>
      </w:r>
      <w:r w:rsidR="005565D5">
        <w:t>men (</w:t>
      </w:r>
      <w:r w:rsidR="00124BD4">
        <w:t>11.5 to 16.5 years</w:t>
      </w:r>
      <w:r w:rsidR="005565D5">
        <w:t>)</w:t>
      </w:r>
      <w:r w:rsidR="00124BD4">
        <w:t xml:space="preserve">. </w:t>
      </w:r>
      <w:r w:rsidR="00FE2E48">
        <w:t xml:space="preserve">  </w:t>
      </w:r>
    </w:p>
    <w:p w14:paraId="2BB2EF48" w14:textId="77777777" w:rsidR="0099679E" w:rsidRDefault="0099679E" w:rsidP="005E0E61">
      <w:pPr>
        <w:spacing w:after="0" w:line="480" w:lineRule="auto"/>
        <w:rPr>
          <w:b/>
        </w:rPr>
      </w:pPr>
    </w:p>
    <w:p w14:paraId="5BDD119B" w14:textId="77777777" w:rsidR="003849E3" w:rsidRPr="006742CB" w:rsidRDefault="006742CB" w:rsidP="005E0E61">
      <w:pPr>
        <w:spacing w:after="0" w:line="480" w:lineRule="auto"/>
        <w:rPr>
          <w:b/>
        </w:rPr>
      </w:pPr>
      <w:r w:rsidRPr="006742CB">
        <w:rPr>
          <w:b/>
        </w:rPr>
        <w:t>Results</w:t>
      </w:r>
    </w:p>
    <w:p w14:paraId="4AF944EE" w14:textId="37AE96D0" w:rsidR="002C7858" w:rsidRDefault="00385070" w:rsidP="005E0E61">
      <w:pPr>
        <w:spacing w:after="0" w:line="480" w:lineRule="auto"/>
      </w:pPr>
      <w:r>
        <w:t>In th</w:t>
      </w:r>
      <w:r w:rsidR="00BE610A">
        <w:t>e</w:t>
      </w:r>
      <w:r>
        <w:t xml:space="preserve"> sample</w:t>
      </w:r>
      <w:r w:rsidR="00663D11">
        <w:t xml:space="preserve"> of </w:t>
      </w:r>
      <w:r w:rsidR="00BE610A">
        <w:t xml:space="preserve">704 women and 655 men with at least one bone outcome and reported pubertal timing, </w:t>
      </w:r>
      <w:r>
        <w:t xml:space="preserve">mean age at menarche was 13.0 years </w:t>
      </w:r>
      <w:r w:rsidRPr="00BE0168">
        <w:t>(SD 1 year, 2 months)</w:t>
      </w:r>
      <w:r>
        <w:t xml:space="preserve"> an</w:t>
      </w:r>
      <w:r w:rsidR="00943526">
        <w:t>d by 14.5 years 26</w:t>
      </w:r>
      <w:r>
        <w:t>% of the boys were fully mature, 3</w:t>
      </w:r>
      <w:r w:rsidR="00943526">
        <w:t>0</w:t>
      </w:r>
      <w:r>
        <w:t>% were advanced</w:t>
      </w:r>
      <w:r w:rsidR="00943526">
        <w:t>, 34% were</w:t>
      </w:r>
      <w:r>
        <w:t xml:space="preserve"> at an early stage, and 10% were still pre-adolescent. Descriptions of the bone outcomes, puberty indicators and </w:t>
      </w:r>
      <w:proofErr w:type="spellStart"/>
      <w:r>
        <w:t>covariables</w:t>
      </w:r>
      <w:proofErr w:type="spellEnd"/>
      <w:r>
        <w:t xml:space="preserve"> are shown in Table 1.</w:t>
      </w:r>
      <w:r w:rsidRPr="00A56C11">
        <w:t xml:space="preserve"> </w:t>
      </w:r>
    </w:p>
    <w:p w14:paraId="57D649E8" w14:textId="77777777" w:rsidR="002C7858" w:rsidRPr="002C7858" w:rsidRDefault="002C7858" w:rsidP="005E0E61">
      <w:pPr>
        <w:spacing w:after="0" w:line="480" w:lineRule="auto"/>
        <w:rPr>
          <w:u w:val="single"/>
        </w:rPr>
      </w:pPr>
    </w:p>
    <w:p w14:paraId="52DE3541" w14:textId="77777777" w:rsidR="002C7858" w:rsidRDefault="00250EE4" w:rsidP="005E0E61">
      <w:pPr>
        <w:spacing w:after="0" w:line="480" w:lineRule="auto"/>
        <w:rPr>
          <w:i/>
        </w:rPr>
      </w:pPr>
      <w:r>
        <w:rPr>
          <w:i/>
        </w:rPr>
        <w:t xml:space="preserve">Mean differences in bone size, density and strength by pubertal timing </w:t>
      </w:r>
    </w:p>
    <w:p w14:paraId="31ADCEA3" w14:textId="711EC89A" w:rsidR="00B07892" w:rsidRDefault="00B07892" w:rsidP="005E0E61">
      <w:pPr>
        <w:spacing w:after="0" w:line="480" w:lineRule="auto"/>
      </w:pPr>
      <w:r>
        <w:t xml:space="preserve">In women, </w:t>
      </w:r>
      <w:r w:rsidR="002C7858" w:rsidRPr="002C7858">
        <w:t xml:space="preserve">age at menarche was </w:t>
      </w:r>
      <w:r>
        <w:t>not associated with any measures of CSA (diaphysis, medullary or distal radius)</w:t>
      </w:r>
      <w:r w:rsidR="001D2530">
        <w:t xml:space="preserve">; </w:t>
      </w:r>
      <w:r w:rsidR="005D0BE8">
        <w:t xml:space="preserve">nor </w:t>
      </w:r>
      <w:r w:rsidR="001D2530">
        <w:t>was it associated with polar SSI (Table 2a)</w:t>
      </w:r>
      <w:r>
        <w:t xml:space="preserve">. </w:t>
      </w:r>
      <w:r w:rsidR="001D2530">
        <w:t>However, l</w:t>
      </w:r>
      <w:r>
        <w:t xml:space="preserve">ater age at menarche was associated with lower total and trabecular </w:t>
      </w:r>
      <w:proofErr w:type="spellStart"/>
      <w:r>
        <w:t>vBMD</w:t>
      </w:r>
      <w:proofErr w:type="spellEnd"/>
      <w:r>
        <w:t xml:space="preserve">, </w:t>
      </w:r>
      <w:r w:rsidR="003F0AC2" w:rsidRPr="001D2530">
        <w:t xml:space="preserve">lumbar spine and total hip </w:t>
      </w:r>
      <w:proofErr w:type="spellStart"/>
      <w:r w:rsidR="003F0AC2" w:rsidRPr="001D2530">
        <w:t>aBMD</w:t>
      </w:r>
      <w:proofErr w:type="spellEnd"/>
      <w:r w:rsidR="003F0759">
        <w:t xml:space="preserve">. </w:t>
      </w:r>
      <w:proofErr w:type="gramStart"/>
      <w:r w:rsidR="001D2530">
        <w:t>(T</w:t>
      </w:r>
      <w:r w:rsidR="00A470E3">
        <w:t>able 2a).</w:t>
      </w:r>
      <w:proofErr w:type="gramEnd"/>
    </w:p>
    <w:p w14:paraId="73DD1CC0" w14:textId="77777777" w:rsidR="00FA5B96" w:rsidRDefault="00FA5B96" w:rsidP="005E0E61">
      <w:pPr>
        <w:spacing w:after="0" w:line="480" w:lineRule="auto"/>
      </w:pPr>
    </w:p>
    <w:p w14:paraId="04A4F447" w14:textId="5D545A2E" w:rsidR="00C80678" w:rsidRDefault="00A9445E" w:rsidP="005E0E61">
      <w:pPr>
        <w:spacing w:after="0" w:line="480" w:lineRule="auto"/>
      </w:pPr>
      <w:r>
        <w:t xml:space="preserve">In men, </w:t>
      </w:r>
      <w:r w:rsidR="00C848AB">
        <w:t>earl</w:t>
      </w:r>
      <w:r w:rsidR="00F82993">
        <w:t>y</w:t>
      </w:r>
      <w:r>
        <w:t xml:space="preserve"> pubert</w:t>
      </w:r>
      <w:r w:rsidR="00F82993">
        <w:t>y</w:t>
      </w:r>
      <w:r w:rsidR="00C848AB">
        <w:t xml:space="preserve"> </w:t>
      </w:r>
      <w:r w:rsidR="00624082">
        <w:t xml:space="preserve">at </w:t>
      </w:r>
      <w:r w:rsidR="00C848AB">
        <w:t xml:space="preserve">14.5 years </w:t>
      </w:r>
      <w:r w:rsidR="00624082">
        <w:t xml:space="preserve">was associated with </w:t>
      </w:r>
      <w:r w:rsidR="00621702">
        <w:t xml:space="preserve">smaller </w:t>
      </w:r>
      <w:r w:rsidR="00624082">
        <w:t xml:space="preserve">diaphysis and medullary CSA, </w:t>
      </w:r>
      <w:r w:rsidR="00820C3F">
        <w:t xml:space="preserve">but </w:t>
      </w:r>
      <w:r w:rsidR="00624082">
        <w:t>not distal CSA</w:t>
      </w:r>
      <w:r w:rsidR="001D2530">
        <w:t>, and with lower polar SSI (Table 2b)</w:t>
      </w:r>
      <w:r w:rsidR="00B07892">
        <w:t xml:space="preserve">. </w:t>
      </w:r>
      <w:r w:rsidR="00C80678">
        <w:t>L</w:t>
      </w:r>
      <w:r w:rsidR="00B07892">
        <w:t xml:space="preserve">ater pubertal maturation was associated with </w:t>
      </w:r>
      <w:r w:rsidR="00820C3F">
        <w:t>lower mean values of</w:t>
      </w:r>
      <w:r w:rsidR="00624082">
        <w:t xml:space="preserve"> trabecular </w:t>
      </w:r>
      <w:proofErr w:type="spellStart"/>
      <w:r w:rsidR="00624082">
        <w:t>vBMD</w:t>
      </w:r>
      <w:proofErr w:type="spellEnd"/>
      <w:r w:rsidR="00B07892">
        <w:t xml:space="preserve">, </w:t>
      </w:r>
      <w:r w:rsidR="00BE0168">
        <w:t xml:space="preserve">lumbar spine and total hip </w:t>
      </w:r>
      <w:proofErr w:type="spellStart"/>
      <w:r w:rsidR="00BE0168">
        <w:t>aBMD</w:t>
      </w:r>
      <w:proofErr w:type="spellEnd"/>
      <w:r w:rsidR="00BE0168">
        <w:t xml:space="preserve">, </w:t>
      </w:r>
      <w:r w:rsidR="003F0759">
        <w:t>and h</w:t>
      </w:r>
      <w:r w:rsidR="00820C3F">
        <w:t xml:space="preserve">igher </w:t>
      </w:r>
      <w:proofErr w:type="gramStart"/>
      <w:r w:rsidR="00820C3F">
        <w:t>mean</w:t>
      </w:r>
      <w:proofErr w:type="gramEnd"/>
      <w:r w:rsidR="00820C3F">
        <w:t xml:space="preserve"> values of</w:t>
      </w:r>
      <w:r w:rsidR="00C80678">
        <w:t xml:space="preserve"> </w:t>
      </w:r>
      <w:r w:rsidR="00624082">
        <w:t xml:space="preserve">cortical </w:t>
      </w:r>
      <w:proofErr w:type="spellStart"/>
      <w:r w:rsidR="00624082">
        <w:t>vBMD</w:t>
      </w:r>
      <w:proofErr w:type="spellEnd"/>
      <w:r w:rsidR="00BE0168">
        <w:t>,</w:t>
      </w:r>
      <w:r>
        <w:t xml:space="preserve"> but there were no differences in total </w:t>
      </w:r>
      <w:proofErr w:type="spellStart"/>
      <w:r>
        <w:t>vBMD</w:t>
      </w:r>
      <w:proofErr w:type="spellEnd"/>
      <w:r>
        <w:t xml:space="preserve">.  </w:t>
      </w:r>
      <w:r w:rsidR="00A470E3">
        <w:t xml:space="preserve">All the indicators of pubertal maturation (axillary hair, pubic hair and voice breaking) </w:t>
      </w:r>
      <w:r w:rsidR="00A04505">
        <w:t xml:space="preserve">showed </w:t>
      </w:r>
      <w:r w:rsidR="00A470E3">
        <w:t>simil</w:t>
      </w:r>
      <w:r w:rsidR="0009445D">
        <w:t>ar pattern</w:t>
      </w:r>
      <w:r w:rsidR="00A04505">
        <w:t>s</w:t>
      </w:r>
      <w:r w:rsidR="0009445D">
        <w:t xml:space="preserve"> </w:t>
      </w:r>
      <w:r w:rsidR="00A04505">
        <w:t xml:space="preserve">with these bone parameters </w:t>
      </w:r>
      <w:r w:rsidR="0009445D">
        <w:t>(supplementary table</w:t>
      </w:r>
      <w:r w:rsidR="009A5FAE">
        <w:t>s</w:t>
      </w:r>
      <w:r w:rsidR="0009445D">
        <w:t xml:space="preserve"> 1</w:t>
      </w:r>
      <w:r w:rsidR="009A5FAE">
        <w:t>-4</w:t>
      </w:r>
      <w:r w:rsidR="00A470E3">
        <w:t>)</w:t>
      </w:r>
      <w:r w:rsidR="00A21C5E">
        <w:t xml:space="preserve">. </w:t>
      </w:r>
    </w:p>
    <w:p w14:paraId="473C0B74" w14:textId="77777777" w:rsidR="00C80678" w:rsidRDefault="00C80678" w:rsidP="005E0E61">
      <w:pPr>
        <w:spacing w:after="0" w:line="480" w:lineRule="auto"/>
      </w:pPr>
    </w:p>
    <w:p w14:paraId="65903BCD" w14:textId="19170BBE" w:rsidR="003F0759" w:rsidRPr="003F0759" w:rsidRDefault="003F0759" w:rsidP="005E0E61">
      <w:pPr>
        <w:spacing w:after="0" w:line="480" w:lineRule="auto"/>
        <w:rPr>
          <w:i/>
        </w:rPr>
      </w:pPr>
      <w:r>
        <w:rPr>
          <w:i/>
        </w:rPr>
        <w:t>Regression models</w:t>
      </w:r>
      <w:r w:rsidR="00557FF7">
        <w:rPr>
          <w:i/>
        </w:rPr>
        <w:t xml:space="preserve"> for </w:t>
      </w:r>
      <w:r w:rsidR="00C92E6B">
        <w:rPr>
          <w:i/>
        </w:rPr>
        <w:t xml:space="preserve">age at menarche and </w:t>
      </w:r>
      <w:r w:rsidR="00557FF7">
        <w:rPr>
          <w:i/>
        </w:rPr>
        <w:t>pubertal</w:t>
      </w:r>
      <w:r w:rsidR="009D55E0">
        <w:rPr>
          <w:i/>
        </w:rPr>
        <w:t xml:space="preserve"> </w:t>
      </w:r>
      <w:r w:rsidR="00C92E6B">
        <w:rPr>
          <w:i/>
        </w:rPr>
        <w:t>stage</w:t>
      </w:r>
      <w:r>
        <w:rPr>
          <w:i/>
        </w:rPr>
        <w:t xml:space="preserve"> </w:t>
      </w:r>
    </w:p>
    <w:p w14:paraId="69531F6E" w14:textId="647832D5" w:rsidR="00B07892" w:rsidRDefault="00A470E3" w:rsidP="005E0E61">
      <w:pPr>
        <w:spacing w:after="0" w:line="480" w:lineRule="auto"/>
      </w:pPr>
      <w:r>
        <w:t>In women</w:t>
      </w:r>
      <w:r w:rsidR="00262912">
        <w:t xml:space="preserve"> with complete data (n=57</w:t>
      </w:r>
      <w:r w:rsidR="00437F3F">
        <w:t>3</w:t>
      </w:r>
      <w:r w:rsidR="0029522C">
        <w:t xml:space="preserve"> for </w:t>
      </w:r>
      <w:proofErr w:type="spellStart"/>
      <w:r w:rsidR="0029522C">
        <w:t>pQCT</w:t>
      </w:r>
      <w:proofErr w:type="spellEnd"/>
      <w:r w:rsidR="0029522C">
        <w:t xml:space="preserve">-derived measures and </w:t>
      </w:r>
      <w:r w:rsidR="00437F3F">
        <w:t>704</w:t>
      </w:r>
      <w:r w:rsidR="0029522C">
        <w:t xml:space="preserve"> for DXA-derived measures</w:t>
      </w:r>
      <w:r w:rsidR="008D2FE0">
        <w:t>)</w:t>
      </w:r>
      <w:r>
        <w:t xml:space="preserve">, </w:t>
      </w:r>
      <w:r w:rsidR="00B07892" w:rsidRPr="002C7858">
        <w:t>a 5-year increase in age a</w:t>
      </w:r>
      <w:r w:rsidR="000E51BB">
        <w:t>t menarche was associated with</w:t>
      </w:r>
      <w:r w:rsidR="00B07892">
        <w:t xml:space="preserve"> </w:t>
      </w:r>
      <w:r w:rsidR="00E074E5">
        <w:t xml:space="preserve">an 11% </w:t>
      </w:r>
      <w:r w:rsidR="003F03D9">
        <w:t>(95% CI -19%, -3%, p=</w:t>
      </w:r>
      <w:r w:rsidR="00E411B4">
        <w:t xml:space="preserve">.01) </w:t>
      </w:r>
      <w:r w:rsidR="00A04505">
        <w:t xml:space="preserve">lower trabecular </w:t>
      </w:r>
      <w:proofErr w:type="spellStart"/>
      <w:r w:rsidR="00A04505">
        <w:t>vBMD</w:t>
      </w:r>
      <w:proofErr w:type="spellEnd"/>
      <w:r w:rsidR="00A04505">
        <w:t xml:space="preserve"> </w:t>
      </w:r>
      <w:r w:rsidR="00E074E5">
        <w:t>(</w:t>
      </w:r>
      <w:r w:rsidR="0095625D">
        <w:t>p=.0</w:t>
      </w:r>
      <w:r w:rsidR="00437F3F">
        <w:t>1</w:t>
      </w:r>
      <w:r w:rsidR="000E51BB">
        <w:t>) (</w:t>
      </w:r>
      <w:r w:rsidR="001A0127">
        <w:t>Table 3</w:t>
      </w:r>
      <w:r w:rsidR="001839A7">
        <w:t>a</w:t>
      </w:r>
      <w:r w:rsidR="00B07892">
        <w:t>, model 1)</w:t>
      </w:r>
      <w:r w:rsidR="000E51BB">
        <w:t>.</w:t>
      </w:r>
      <w:r w:rsidR="00B07892" w:rsidRPr="002C7858">
        <w:t xml:space="preserve"> Adjusting for current height and weight</w:t>
      </w:r>
      <w:r w:rsidR="00B07892">
        <w:t xml:space="preserve"> attenuated th</w:t>
      </w:r>
      <w:r w:rsidR="00E074E5">
        <w:t>is</w:t>
      </w:r>
      <w:r w:rsidR="00B07892">
        <w:t xml:space="preserve"> </w:t>
      </w:r>
      <w:r>
        <w:t>estimate</w:t>
      </w:r>
      <w:r w:rsidR="00B07892">
        <w:t xml:space="preserve"> </w:t>
      </w:r>
      <w:r w:rsidR="0095625D">
        <w:t>some</w:t>
      </w:r>
      <w:r w:rsidR="00E074E5">
        <w:t>what</w:t>
      </w:r>
      <w:r w:rsidR="008D2FE0">
        <w:t xml:space="preserve"> </w:t>
      </w:r>
      <w:r w:rsidR="000E51BB">
        <w:t>(-</w:t>
      </w:r>
      <w:r w:rsidR="00437F3F">
        <w:t>8</w:t>
      </w:r>
      <w:r w:rsidR="000E51BB">
        <w:t>%, 95%CI -</w:t>
      </w:r>
      <w:r w:rsidR="00E411B4">
        <w:t>17</w:t>
      </w:r>
      <w:r w:rsidR="00437F3F">
        <w:t>%, 0.5</w:t>
      </w:r>
      <w:r w:rsidR="000E51BB">
        <w:t>%; p=.0</w:t>
      </w:r>
      <w:r w:rsidR="00E074E5">
        <w:t>7</w:t>
      </w:r>
      <w:r w:rsidR="000E51BB">
        <w:t>)</w:t>
      </w:r>
      <w:r>
        <w:t xml:space="preserve"> </w:t>
      </w:r>
      <w:r w:rsidR="00B07892">
        <w:t>(</w:t>
      </w:r>
      <w:r w:rsidR="001A0127">
        <w:t>Table 3</w:t>
      </w:r>
      <w:r w:rsidR="001839A7">
        <w:t>a</w:t>
      </w:r>
      <w:r w:rsidR="00B07892">
        <w:t xml:space="preserve">, model 2). </w:t>
      </w:r>
      <w:r w:rsidR="000E51BB">
        <w:t>There was no further attenuation after adjusting for smoking and social class (</w:t>
      </w:r>
      <w:r w:rsidR="001A0127">
        <w:t>Table 3</w:t>
      </w:r>
      <w:r w:rsidR="001839A7">
        <w:t>a</w:t>
      </w:r>
      <w:r w:rsidR="001A0127">
        <w:t>, mo</w:t>
      </w:r>
      <w:r w:rsidR="000E51BB">
        <w:t>del 3</w:t>
      </w:r>
      <w:r w:rsidR="00B07892">
        <w:t>)</w:t>
      </w:r>
      <w:r w:rsidR="000E51BB">
        <w:t>.</w:t>
      </w:r>
      <w:r w:rsidR="0009445D">
        <w:t xml:space="preserve"> </w:t>
      </w:r>
      <w:r w:rsidR="000E51BB">
        <w:t xml:space="preserve">The </w:t>
      </w:r>
      <w:r w:rsidR="0009445D">
        <w:t xml:space="preserve">associations </w:t>
      </w:r>
      <w:r w:rsidR="000E51BB">
        <w:t xml:space="preserve">for total </w:t>
      </w:r>
      <w:proofErr w:type="spellStart"/>
      <w:r w:rsidR="000E51BB">
        <w:t>vBMD</w:t>
      </w:r>
      <w:proofErr w:type="spellEnd"/>
      <w:r w:rsidR="000E51BB">
        <w:t xml:space="preserve"> and </w:t>
      </w:r>
      <w:proofErr w:type="spellStart"/>
      <w:r w:rsidR="0009445D">
        <w:t>aBMD</w:t>
      </w:r>
      <w:proofErr w:type="spellEnd"/>
      <w:r w:rsidR="0009445D">
        <w:t xml:space="preserve"> in lumbar spine and total hip</w:t>
      </w:r>
      <w:r w:rsidR="000E51BB">
        <w:t xml:space="preserve"> were in the same direction but slightly weaker</w:t>
      </w:r>
      <w:r w:rsidR="0009445D">
        <w:t>; no other asso</w:t>
      </w:r>
      <w:r w:rsidR="001A0127">
        <w:t>ciations were observed</w:t>
      </w:r>
      <w:r w:rsidR="0009445D">
        <w:t>.</w:t>
      </w:r>
      <w:r w:rsidR="003212DF">
        <w:t xml:space="preserve"> In the subset of women with age at period cessation</w:t>
      </w:r>
      <w:r w:rsidR="00C34372">
        <w:t xml:space="preserve">, </w:t>
      </w:r>
      <w:r w:rsidR="009F1001">
        <w:t xml:space="preserve">the association between age at menarche </w:t>
      </w:r>
      <w:r w:rsidR="00A004A7">
        <w:t xml:space="preserve">and BMD was </w:t>
      </w:r>
      <w:r w:rsidR="009F1001">
        <w:t>attenuated</w:t>
      </w:r>
      <w:r w:rsidR="00A004A7">
        <w:t xml:space="preserve"> after adjustment for body size, particularly for trabecular </w:t>
      </w:r>
      <w:proofErr w:type="spellStart"/>
      <w:r w:rsidR="00A004A7">
        <w:t>vBMD</w:t>
      </w:r>
      <w:proofErr w:type="spellEnd"/>
      <w:r w:rsidR="00A004A7">
        <w:t xml:space="preserve">, </w:t>
      </w:r>
      <w:r w:rsidR="009F1001">
        <w:t xml:space="preserve">but not on </w:t>
      </w:r>
      <w:r w:rsidR="00C34372">
        <w:t xml:space="preserve">further </w:t>
      </w:r>
      <w:r w:rsidR="009F1001">
        <w:t>adjustment for age at period cessation or other co</w:t>
      </w:r>
      <w:r w:rsidR="00A004A7">
        <w:t xml:space="preserve">nfounders </w:t>
      </w:r>
      <w:r w:rsidR="009F1001">
        <w:t>(supplementary table 5)</w:t>
      </w:r>
      <w:r w:rsidR="0099679E">
        <w:t>.</w:t>
      </w:r>
    </w:p>
    <w:p w14:paraId="34E9B7BF" w14:textId="77777777" w:rsidR="00B07892" w:rsidRDefault="00B07892" w:rsidP="005E0E61">
      <w:pPr>
        <w:spacing w:after="0" w:line="480" w:lineRule="auto"/>
      </w:pPr>
    </w:p>
    <w:p w14:paraId="61417182" w14:textId="7613F654" w:rsidR="00C92E6B" w:rsidRDefault="0009445D" w:rsidP="005E0E61">
      <w:pPr>
        <w:spacing w:after="0" w:line="480" w:lineRule="auto"/>
      </w:pPr>
      <w:r>
        <w:lastRenderedPageBreak/>
        <w:t>In men</w:t>
      </w:r>
      <w:r w:rsidR="00C34372">
        <w:t xml:space="preserve"> (</w:t>
      </w:r>
      <w:r w:rsidR="008D2FE0">
        <w:t>n=</w:t>
      </w:r>
      <w:r w:rsidR="003C060D">
        <w:t>55</w:t>
      </w:r>
      <w:r w:rsidR="008D2FE0">
        <w:t xml:space="preserve">0 for </w:t>
      </w:r>
      <w:proofErr w:type="spellStart"/>
      <w:r w:rsidR="008D2FE0">
        <w:t>pQCT</w:t>
      </w:r>
      <w:proofErr w:type="spellEnd"/>
      <w:r w:rsidR="008D2FE0">
        <w:t>-derived measures and 6</w:t>
      </w:r>
      <w:r w:rsidR="003C060D">
        <w:t>55</w:t>
      </w:r>
      <w:r w:rsidR="008D2FE0">
        <w:t xml:space="preserve"> for the DXA-derived measures)</w:t>
      </w:r>
      <w:r w:rsidR="00070B6C">
        <w:t xml:space="preserve">, the </w:t>
      </w:r>
      <w:r>
        <w:t>difference</w:t>
      </w:r>
      <w:r w:rsidR="0010507C">
        <w:t>s</w:t>
      </w:r>
      <w:r>
        <w:t xml:space="preserve"> in </w:t>
      </w:r>
      <w:r w:rsidR="0010507C">
        <w:t xml:space="preserve">CSA </w:t>
      </w:r>
      <w:r>
        <w:t xml:space="preserve">between </w:t>
      </w:r>
      <w:r w:rsidR="009A5FAE">
        <w:t>those</w:t>
      </w:r>
      <w:r>
        <w:t xml:space="preserve"> assessed</w:t>
      </w:r>
      <w:r w:rsidR="00612502">
        <w:t xml:space="preserve"> </w:t>
      </w:r>
      <w:r>
        <w:t xml:space="preserve">as </w:t>
      </w:r>
      <w:r w:rsidR="00070B6C">
        <w:t xml:space="preserve">pre-adolescent compared with those </w:t>
      </w:r>
      <w:r>
        <w:t xml:space="preserve">fully mature </w:t>
      </w:r>
      <w:r w:rsidR="0010507C">
        <w:t xml:space="preserve">was </w:t>
      </w:r>
      <w:r w:rsidR="009A5FAE">
        <w:t>greatest</w:t>
      </w:r>
      <w:r w:rsidR="0010507C">
        <w:t xml:space="preserve"> for </w:t>
      </w:r>
      <w:r w:rsidR="003C060D">
        <w:t>medullary</w:t>
      </w:r>
      <w:r w:rsidR="008D2FE0">
        <w:t xml:space="preserve"> </w:t>
      </w:r>
      <w:r w:rsidR="0010507C" w:rsidRPr="00C34372">
        <w:t xml:space="preserve">CSA </w:t>
      </w:r>
      <w:r w:rsidR="00AB1071" w:rsidRPr="00C34372">
        <w:t>(-</w:t>
      </w:r>
      <w:r w:rsidR="00F0566D">
        <w:t>10</w:t>
      </w:r>
      <w:r w:rsidR="00AB1071" w:rsidRPr="00C34372">
        <w:t>%, 95</w:t>
      </w:r>
      <w:r w:rsidR="00AB1071">
        <w:t>%CI -</w:t>
      </w:r>
      <w:r w:rsidR="003C060D">
        <w:t>1</w:t>
      </w:r>
      <w:r w:rsidR="00F0566D">
        <w:t>9</w:t>
      </w:r>
      <w:r w:rsidR="003C61B2">
        <w:t>%,-1</w:t>
      </w:r>
      <w:r w:rsidR="008D2FE0">
        <w:t>%; p=.0</w:t>
      </w:r>
      <w:r w:rsidR="003C61B2">
        <w:t>2</w:t>
      </w:r>
      <w:r w:rsidR="0010507C">
        <w:t xml:space="preserve">); </w:t>
      </w:r>
      <w:r w:rsidR="008D2FE0">
        <w:t xml:space="preserve">adjusting for height and weight attenuated these </w:t>
      </w:r>
      <w:r w:rsidR="0010507C">
        <w:t xml:space="preserve">differences </w:t>
      </w:r>
      <w:r w:rsidR="008D2FE0">
        <w:t>but additiona</w:t>
      </w:r>
      <w:r w:rsidR="00612502">
        <w:t>l</w:t>
      </w:r>
      <w:r w:rsidR="008D2FE0">
        <w:t>l</w:t>
      </w:r>
      <w:r w:rsidR="00612502">
        <w:t>y</w:t>
      </w:r>
      <w:r w:rsidR="008D2FE0">
        <w:t xml:space="preserve"> adjust</w:t>
      </w:r>
      <w:r w:rsidR="00612502">
        <w:t>ing</w:t>
      </w:r>
      <w:r w:rsidR="008D2FE0">
        <w:t xml:space="preserve"> for smoking and social class did not </w:t>
      </w:r>
      <w:r w:rsidR="00070B6C">
        <w:t>(</w:t>
      </w:r>
      <w:r w:rsidR="001A0127">
        <w:t xml:space="preserve">Table </w:t>
      </w:r>
      <w:r w:rsidR="001839A7">
        <w:t>3b</w:t>
      </w:r>
      <w:r w:rsidR="0010507C">
        <w:t>, model</w:t>
      </w:r>
      <w:r w:rsidR="008D2FE0">
        <w:t>s</w:t>
      </w:r>
      <w:r w:rsidR="0010507C">
        <w:t xml:space="preserve"> 1</w:t>
      </w:r>
      <w:r w:rsidR="0087036A">
        <w:t>-3</w:t>
      </w:r>
      <w:r w:rsidR="0010507C">
        <w:t xml:space="preserve">). </w:t>
      </w:r>
      <w:r w:rsidR="008D2FE0">
        <w:t xml:space="preserve"> </w:t>
      </w:r>
      <w:r w:rsidR="004A464B">
        <w:t>T</w:t>
      </w:r>
      <w:r w:rsidR="00B82838">
        <w:t xml:space="preserve">he </w:t>
      </w:r>
      <w:r w:rsidR="00196A66">
        <w:t xml:space="preserve">corresponding difference </w:t>
      </w:r>
      <w:r w:rsidR="00B82838">
        <w:t xml:space="preserve">in trabecular </w:t>
      </w:r>
      <w:proofErr w:type="spellStart"/>
      <w:r w:rsidR="00B82838">
        <w:t>vBMD</w:t>
      </w:r>
      <w:proofErr w:type="spellEnd"/>
      <w:r w:rsidR="00B82838">
        <w:t xml:space="preserve"> was </w:t>
      </w:r>
      <w:r w:rsidR="00F0566D">
        <w:t xml:space="preserve">-9% </w:t>
      </w:r>
      <w:r w:rsidR="00196A66">
        <w:t>(</w:t>
      </w:r>
      <w:r w:rsidR="00070B6C">
        <w:t>95%CI</w:t>
      </w:r>
      <w:r w:rsidR="00612502">
        <w:t xml:space="preserve"> </w:t>
      </w:r>
      <w:r w:rsidR="004A464B">
        <w:t>-1</w:t>
      </w:r>
      <w:r w:rsidR="00F0566D">
        <w:t>5</w:t>
      </w:r>
      <w:r w:rsidR="00AB1071">
        <w:t>%,-</w:t>
      </w:r>
      <w:r w:rsidR="00F0566D">
        <w:t>4</w:t>
      </w:r>
      <w:r w:rsidR="00AB1071">
        <w:t>%; p</w:t>
      </w:r>
      <w:r w:rsidR="003C61B2">
        <w:t>=</w:t>
      </w:r>
      <w:r w:rsidR="004A464B">
        <w:t>.001)</w:t>
      </w:r>
      <w:r w:rsidR="00612502">
        <w:t xml:space="preserve">, with </w:t>
      </w:r>
      <w:r w:rsidR="00F0566D">
        <w:t>almost no</w:t>
      </w:r>
      <w:r w:rsidR="004A464B">
        <w:t xml:space="preserve"> attenuation </w:t>
      </w:r>
      <w:r w:rsidR="00B82838">
        <w:t>after adjustment for current height and weight (</w:t>
      </w:r>
      <w:r w:rsidR="00AB1071">
        <w:t>-</w:t>
      </w:r>
      <w:r w:rsidR="00F0566D">
        <w:t>9</w:t>
      </w:r>
      <w:r w:rsidR="004A464B">
        <w:t>%,</w:t>
      </w:r>
      <w:r w:rsidR="00F0566D">
        <w:t xml:space="preserve"> 95%CI</w:t>
      </w:r>
      <w:r w:rsidR="004A464B">
        <w:t xml:space="preserve"> -</w:t>
      </w:r>
      <w:r w:rsidR="00AB1071">
        <w:t>1</w:t>
      </w:r>
      <w:r w:rsidR="00F0566D">
        <w:t>4</w:t>
      </w:r>
      <w:r w:rsidR="004A464B">
        <w:t>%,-</w:t>
      </w:r>
      <w:r w:rsidR="00F0566D">
        <w:t>4</w:t>
      </w:r>
      <w:r w:rsidR="004A464B">
        <w:t xml:space="preserve">%; p=.001) or for smoking and social class </w:t>
      </w:r>
      <w:r w:rsidR="00070B6C">
        <w:t>(</w:t>
      </w:r>
      <w:r w:rsidR="001A0127">
        <w:t xml:space="preserve">Table </w:t>
      </w:r>
      <w:r w:rsidR="001839A7">
        <w:t>3b</w:t>
      </w:r>
      <w:r w:rsidR="0087036A">
        <w:t xml:space="preserve"> models 1-3</w:t>
      </w:r>
      <w:r w:rsidR="004A464B" w:rsidRPr="004A464B">
        <w:t>).</w:t>
      </w:r>
      <w:r w:rsidR="004A464B">
        <w:t xml:space="preserve"> </w:t>
      </w:r>
      <w:r w:rsidR="00F0566D">
        <w:t>In contrast, those assessed as pre-adolescent had higher</w:t>
      </w:r>
      <w:r w:rsidR="004A464B">
        <w:t xml:space="preserve"> cortical </w:t>
      </w:r>
      <w:proofErr w:type="spellStart"/>
      <w:r w:rsidR="004A464B">
        <w:t>vBMD</w:t>
      </w:r>
      <w:proofErr w:type="spellEnd"/>
      <w:r w:rsidR="004A464B">
        <w:t xml:space="preserve"> </w:t>
      </w:r>
      <w:r w:rsidR="00943526">
        <w:t>(0.9</w:t>
      </w:r>
      <w:r w:rsidR="00196A66" w:rsidRPr="00196A66">
        <w:t>%, 95</w:t>
      </w:r>
      <w:r w:rsidR="00204696">
        <w:t>%</w:t>
      </w:r>
      <w:r w:rsidR="00196A66" w:rsidRPr="00196A66">
        <w:t>CI 0.1, 1.7, p=.02)</w:t>
      </w:r>
      <w:r w:rsidR="00E411B4">
        <w:t>; th</w:t>
      </w:r>
      <w:r w:rsidR="00F0566D">
        <w:t>is was</w:t>
      </w:r>
      <w:r w:rsidR="00E411B4">
        <w:t xml:space="preserve"> not attenuated after further adjustment</w:t>
      </w:r>
      <w:r w:rsidR="00196A66">
        <w:t xml:space="preserve">. </w:t>
      </w:r>
      <w:r w:rsidR="00BE0168">
        <w:t>Negative a</w:t>
      </w:r>
      <w:r w:rsidR="00A9445E">
        <w:t xml:space="preserve">ssociations were </w:t>
      </w:r>
      <w:r w:rsidR="00BE0168">
        <w:t xml:space="preserve">also </w:t>
      </w:r>
      <w:r w:rsidR="00745469">
        <w:t>seen</w:t>
      </w:r>
      <w:r w:rsidR="00A9445E">
        <w:t xml:space="preserve"> for </w:t>
      </w:r>
      <w:proofErr w:type="spellStart"/>
      <w:r w:rsidR="00A9445E">
        <w:t>aBMD</w:t>
      </w:r>
      <w:proofErr w:type="spellEnd"/>
      <w:r w:rsidR="00A9445E">
        <w:t xml:space="preserve"> in lumbar spine and total hip but </w:t>
      </w:r>
      <w:r w:rsidR="00E411B4">
        <w:t>these were attenuated after adjustment for confounders</w:t>
      </w:r>
      <w:r w:rsidR="00A9445E">
        <w:t>.</w:t>
      </w:r>
      <w:r w:rsidR="00A04505">
        <w:t xml:space="preserve"> The </w:t>
      </w:r>
      <w:r w:rsidR="00612502">
        <w:t>difference</w:t>
      </w:r>
      <w:r w:rsidR="00A04505">
        <w:t xml:space="preserve"> in polar SSI was</w:t>
      </w:r>
      <w:r w:rsidR="00C34372">
        <w:t xml:space="preserve"> </w:t>
      </w:r>
      <w:r w:rsidR="004A464B">
        <w:t>-</w:t>
      </w:r>
      <w:r w:rsidR="00F0566D">
        <w:t>6</w:t>
      </w:r>
      <w:r w:rsidR="004A464B">
        <w:t>%</w:t>
      </w:r>
      <w:r w:rsidR="00C34372">
        <w:t xml:space="preserve"> (</w:t>
      </w:r>
      <w:r w:rsidR="009F1001">
        <w:t>95%CI</w:t>
      </w:r>
      <w:r w:rsidR="00F0566D">
        <w:t xml:space="preserve"> </w:t>
      </w:r>
      <w:r w:rsidR="004A464B">
        <w:t>-</w:t>
      </w:r>
      <w:r w:rsidR="00F0566D">
        <w:t>11</w:t>
      </w:r>
      <w:r w:rsidR="004A464B">
        <w:t>%,-0.</w:t>
      </w:r>
      <w:r w:rsidR="00943526">
        <w:t>8</w:t>
      </w:r>
      <w:r w:rsidR="004A464B">
        <w:t>%; p=.0</w:t>
      </w:r>
      <w:r w:rsidR="0095625D">
        <w:t>2</w:t>
      </w:r>
      <w:r w:rsidR="004A464B">
        <w:t>), and</w:t>
      </w:r>
      <w:r w:rsidR="00A04505">
        <w:t xml:space="preserve"> this was also reduced after adjustment </w:t>
      </w:r>
      <w:r w:rsidR="00A20C2C">
        <w:t xml:space="preserve">for body size </w:t>
      </w:r>
      <w:r w:rsidR="00A04505">
        <w:t>(</w:t>
      </w:r>
      <w:r w:rsidR="00F0566D">
        <w:t>-4%, 95%CI -9</w:t>
      </w:r>
      <w:r w:rsidR="004A464B">
        <w:t>%, 0.</w:t>
      </w:r>
      <w:r w:rsidR="0060070F">
        <w:t>5</w:t>
      </w:r>
      <w:r w:rsidR="0095625D">
        <w:t>%</w:t>
      </w:r>
      <w:r w:rsidR="004A464B">
        <w:t>;</w:t>
      </w:r>
      <w:r w:rsidR="0060070F">
        <w:t xml:space="preserve"> </w:t>
      </w:r>
      <w:r w:rsidR="004A464B">
        <w:t>p=.0</w:t>
      </w:r>
      <w:r w:rsidR="00E074E5">
        <w:t>8</w:t>
      </w:r>
      <w:r w:rsidR="00A04505">
        <w:t>)</w:t>
      </w:r>
      <w:r w:rsidR="004A464B">
        <w:t xml:space="preserve"> </w:t>
      </w:r>
      <w:r w:rsidR="00612502">
        <w:t xml:space="preserve">but not </w:t>
      </w:r>
      <w:r w:rsidR="004A464B">
        <w:t>after adjusting for smoking and social class</w:t>
      </w:r>
      <w:r w:rsidR="00A04505">
        <w:t xml:space="preserve"> </w:t>
      </w:r>
      <w:r w:rsidR="00F0566D">
        <w:t>(</w:t>
      </w:r>
      <w:r w:rsidR="001A0127">
        <w:t>Table</w:t>
      </w:r>
      <w:r w:rsidR="004A464B">
        <w:t xml:space="preserve"> </w:t>
      </w:r>
      <w:r w:rsidR="001839A7">
        <w:t>3b</w:t>
      </w:r>
      <w:r w:rsidR="00D041AF">
        <w:t>, models 1-3</w:t>
      </w:r>
      <w:r w:rsidR="00A04505">
        <w:t>)</w:t>
      </w:r>
      <w:r w:rsidR="004011E3">
        <w:t>. Regression models substituting pubertal stage for the separate pubertal indicators in turn (axillary hair, public hair, genitalia, and broken voice) all showed similar patterns</w:t>
      </w:r>
      <w:r w:rsidR="001839A7">
        <w:t xml:space="preserve">. </w:t>
      </w:r>
      <w:r w:rsidR="004011E3">
        <w:t xml:space="preserve"> </w:t>
      </w:r>
      <w:r w:rsidR="00CE5C82">
        <w:t xml:space="preserve">The results remained the same upon additional </w:t>
      </w:r>
      <w:r w:rsidR="00247376">
        <w:t>adjustments for physical activity and certain health conditions (cardio-metabolic disorders, liver disease, thyroid d</w:t>
      </w:r>
      <w:r w:rsidR="00391B11">
        <w:t xml:space="preserve">isease or psychiatric problems). </w:t>
      </w:r>
      <w:r w:rsidR="004B7E51">
        <w:t xml:space="preserve">Excluding those with osteoporosis had </w:t>
      </w:r>
      <w:r w:rsidR="00391B11">
        <w:t xml:space="preserve">only a minor effect </w:t>
      </w:r>
      <w:r w:rsidR="004B7E51">
        <w:t>on the estimates.</w:t>
      </w:r>
    </w:p>
    <w:p w14:paraId="3C0CEAB5" w14:textId="77777777" w:rsidR="004B7E51" w:rsidRDefault="004B7E51" w:rsidP="005E0E61">
      <w:pPr>
        <w:spacing w:after="0" w:line="480" w:lineRule="auto"/>
      </w:pPr>
    </w:p>
    <w:p w14:paraId="3D31C359" w14:textId="77777777" w:rsidR="00675AD4" w:rsidRPr="0043764C" w:rsidRDefault="00557FF7" w:rsidP="005E0E61">
      <w:pPr>
        <w:spacing w:after="0" w:line="480" w:lineRule="auto"/>
        <w:rPr>
          <w:i/>
        </w:rPr>
      </w:pPr>
      <w:r w:rsidRPr="0043764C">
        <w:rPr>
          <w:i/>
        </w:rPr>
        <w:t xml:space="preserve">Regression models for </w:t>
      </w:r>
      <w:r w:rsidR="00B266EB" w:rsidRPr="0043764C">
        <w:rPr>
          <w:i/>
        </w:rPr>
        <w:t xml:space="preserve">SITAR </w:t>
      </w:r>
      <w:r w:rsidRPr="0043764C">
        <w:rPr>
          <w:i/>
        </w:rPr>
        <w:t>growth parameters</w:t>
      </w:r>
    </w:p>
    <w:p w14:paraId="391FFC75" w14:textId="7D5C7B2C" w:rsidR="00762C6D" w:rsidRDefault="00E71C0F" w:rsidP="005E0E61">
      <w:pPr>
        <w:spacing w:after="0" w:line="480" w:lineRule="auto"/>
      </w:pPr>
      <w:r w:rsidRPr="0043764C">
        <w:t>The negative coefficient</w:t>
      </w:r>
      <w:r w:rsidR="00167C3C" w:rsidRPr="0043764C">
        <w:t>s</w:t>
      </w:r>
      <w:r w:rsidRPr="0043764C">
        <w:t xml:space="preserve"> for height tempo in men and women </w:t>
      </w:r>
      <w:r w:rsidR="00ED6B23" w:rsidRPr="0043764C">
        <w:t>are</w:t>
      </w:r>
      <w:r w:rsidRPr="0043764C">
        <w:t xml:space="preserve"> consistent with our findings </w:t>
      </w:r>
      <w:r w:rsidR="00DD361A" w:rsidRPr="0043764C">
        <w:t xml:space="preserve">of </w:t>
      </w:r>
      <w:r w:rsidRPr="0043764C">
        <w:t>later pubertal timing</w:t>
      </w:r>
      <w:r w:rsidR="00BE0168" w:rsidRPr="0043764C">
        <w:t>,</w:t>
      </w:r>
      <w:r w:rsidRPr="0043764C">
        <w:t xml:space="preserve"> </w:t>
      </w:r>
      <w:r w:rsidR="00DD361A" w:rsidRPr="0043764C">
        <w:t>being</w:t>
      </w:r>
      <w:r w:rsidRPr="0043764C">
        <w:t xml:space="preserve"> associated with lower </w:t>
      </w:r>
      <w:r w:rsidR="00ED6B23" w:rsidRPr="0043764C">
        <w:t xml:space="preserve">trabecular </w:t>
      </w:r>
      <w:proofErr w:type="spellStart"/>
      <w:r w:rsidRPr="0043764C">
        <w:t>vBMD</w:t>
      </w:r>
      <w:proofErr w:type="spellEnd"/>
      <w:r w:rsidR="00621702" w:rsidRPr="0043764C">
        <w:t xml:space="preserve">, and spine </w:t>
      </w:r>
      <w:r w:rsidRPr="0043764C">
        <w:t xml:space="preserve">and total hip </w:t>
      </w:r>
      <w:proofErr w:type="spellStart"/>
      <w:r w:rsidRPr="0043764C">
        <w:t>aBMD</w:t>
      </w:r>
      <w:proofErr w:type="spellEnd"/>
      <w:r w:rsidR="001839A7">
        <w:t xml:space="preserve"> (table 4</w:t>
      </w:r>
      <w:r w:rsidR="00BE0168" w:rsidRPr="0043764C">
        <w:t>)</w:t>
      </w:r>
      <w:r w:rsidRPr="0043764C">
        <w:t xml:space="preserve">. </w:t>
      </w:r>
      <w:r w:rsidR="00167C3C" w:rsidRPr="0043764C">
        <w:t>Height tempo was also associated w</w:t>
      </w:r>
      <w:r w:rsidR="00DD361A" w:rsidRPr="0043764C">
        <w:t>ith total</w:t>
      </w:r>
      <w:r w:rsidR="00621702" w:rsidRPr="0043764C">
        <w:t xml:space="preserve"> and trabecular</w:t>
      </w:r>
      <w:r w:rsidR="00DD361A" w:rsidRPr="0043764C">
        <w:t xml:space="preserve"> </w:t>
      </w:r>
      <w:proofErr w:type="spellStart"/>
      <w:r w:rsidR="00DD361A" w:rsidRPr="0043764C">
        <w:t>vBMD</w:t>
      </w:r>
      <w:proofErr w:type="spellEnd"/>
      <w:r w:rsidR="0043764C" w:rsidRPr="0043764C">
        <w:t xml:space="preserve">, and spine and total hip </w:t>
      </w:r>
      <w:proofErr w:type="spellStart"/>
      <w:r w:rsidR="0043764C" w:rsidRPr="0043764C">
        <w:t>aBMD</w:t>
      </w:r>
      <w:proofErr w:type="spellEnd"/>
      <w:r w:rsidR="00DD361A" w:rsidRPr="0043764C">
        <w:t xml:space="preserve"> in men. </w:t>
      </w:r>
      <w:r w:rsidR="0043764C" w:rsidRPr="0043764C">
        <w:t>In most cases the height tempo effects were larger than those based on reported pubertal timing, though the confidence intervals were also wider and the significance levels broadly similar</w:t>
      </w:r>
      <w:r w:rsidR="001839A7">
        <w:t xml:space="preserve"> (</w:t>
      </w:r>
      <w:r w:rsidR="00943526">
        <w:t>F</w:t>
      </w:r>
      <w:r w:rsidR="001839A7">
        <w:t>igure)</w:t>
      </w:r>
      <w:r w:rsidR="0043764C" w:rsidRPr="0043764C">
        <w:t>.</w:t>
      </w:r>
      <w:r w:rsidR="0043764C">
        <w:t xml:space="preserve"> </w:t>
      </w:r>
      <w:r w:rsidR="00621702" w:rsidRPr="0043764C">
        <w:t xml:space="preserve">Height tempo in men and women was inversely associated with diaphysis </w:t>
      </w:r>
      <w:r w:rsidR="00225D0B">
        <w:t>CSA</w:t>
      </w:r>
      <w:r w:rsidR="00621702" w:rsidRPr="0043764C">
        <w:t xml:space="preserve"> and polar SSI; </w:t>
      </w:r>
      <w:r w:rsidR="00621702" w:rsidRPr="0043764C">
        <w:lastRenderedPageBreak/>
        <w:t xml:space="preserve">additionally in men it was </w:t>
      </w:r>
      <w:r w:rsidR="0099679E" w:rsidRPr="0043764C">
        <w:t>negatively associated with medu</w:t>
      </w:r>
      <w:r w:rsidR="00621702" w:rsidRPr="0043764C">
        <w:t>ll</w:t>
      </w:r>
      <w:r w:rsidR="0099679E" w:rsidRPr="0043764C">
        <w:t>a</w:t>
      </w:r>
      <w:r w:rsidR="00621702" w:rsidRPr="0043764C">
        <w:t xml:space="preserve">ry CSA.  </w:t>
      </w:r>
      <w:r w:rsidR="0043764C">
        <w:t xml:space="preserve">These associations were attenuated by adjustment for current body size in men but not women. </w:t>
      </w:r>
    </w:p>
    <w:p w14:paraId="1B24E727" w14:textId="77777777" w:rsidR="00762C6D" w:rsidRDefault="00762C6D" w:rsidP="005E0E61">
      <w:pPr>
        <w:spacing w:after="0" w:line="480" w:lineRule="auto"/>
      </w:pPr>
    </w:p>
    <w:p w14:paraId="60103532" w14:textId="77777777" w:rsidR="005C5A13" w:rsidRDefault="001001AC" w:rsidP="005E0E61">
      <w:pPr>
        <w:spacing w:after="0" w:line="480" w:lineRule="auto"/>
        <w:rPr>
          <w:b/>
        </w:rPr>
      </w:pPr>
      <w:r w:rsidRPr="001001AC">
        <w:rPr>
          <w:b/>
        </w:rPr>
        <w:t>Discussion</w:t>
      </w:r>
      <w:r w:rsidR="00694B51">
        <w:rPr>
          <w:b/>
        </w:rPr>
        <w:t xml:space="preserve"> </w:t>
      </w:r>
    </w:p>
    <w:p w14:paraId="655E6CE7" w14:textId="48F9BB43" w:rsidR="005C5A13" w:rsidRDefault="005C5A13" w:rsidP="005E0E61">
      <w:pPr>
        <w:spacing w:after="0" w:line="480" w:lineRule="auto"/>
      </w:pPr>
      <w:r w:rsidRPr="00CC7225">
        <w:t xml:space="preserve">In a large British birth cohort later puberty, </w:t>
      </w:r>
      <w:r w:rsidR="00621702">
        <w:t>determined</w:t>
      </w:r>
      <w:r w:rsidRPr="00CC7225">
        <w:t xml:space="preserve"> </w:t>
      </w:r>
      <w:r w:rsidR="009D339B">
        <w:t>at clinical assessments i</w:t>
      </w:r>
      <w:r>
        <w:t xml:space="preserve">n </w:t>
      </w:r>
      <w:r w:rsidRPr="00CC7225">
        <w:t>adolescence, was as</w:t>
      </w:r>
      <w:r w:rsidR="00EB2984">
        <w:t xml:space="preserve">sociated with lower trabecular </w:t>
      </w:r>
      <w:proofErr w:type="spellStart"/>
      <w:r w:rsidR="00EB2984">
        <w:t>v</w:t>
      </w:r>
      <w:r w:rsidRPr="00CC7225">
        <w:t>BMD</w:t>
      </w:r>
      <w:proofErr w:type="spellEnd"/>
      <w:r w:rsidRPr="00CC7225">
        <w:t xml:space="preserve"> at the radius and lower </w:t>
      </w:r>
      <w:proofErr w:type="spellStart"/>
      <w:r w:rsidRPr="00CC7225">
        <w:t>aBMD</w:t>
      </w:r>
      <w:proofErr w:type="spellEnd"/>
      <w:r w:rsidRPr="00CC7225">
        <w:t xml:space="preserve"> at the lum</w:t>
      </w:r>
      <w:r>
        <w:t>b</w:t>
      </w:r>
      <w:r w:rsidRPr="00CC7225">
        <w:t>ar spine and hip in early old age.</w:t>
      </w:r>
      <w:r>
        <w:rPr>
          <w:b/>
        </w:rPr>
        <w:t xml:space="preserve">  </w:t>
      </w:r>
      <w:r>
        <w:t xml:space="preserve">The effect was seen across the range of pubertal maturation and was of a similar size in men and women, explaining 9-10% of the variation in </w:t>
      </w:r>
      <w:proofErr w:type="spellStart"/>
      <w:r>
        <w:t>vBMD</w:t>
      </w:r>
      <w:proofErr w:type="spellEnd"/>
      <w:r>
        <w:t xml:space="preserve"> between the earliest and latest </w:t>
      </w:r>
      <w:proofErr w:type="spellStart"/>
      <w:r>
        <w:t>maturers</w:t>
      </w:r>
      <w:proofErr w:type="spellEnd"/>
      <w:r>
        <w:t xml:space="preserve">. </w:t>
      </w:r>
      <w:r w:rsidRPr="00C27A8C">
        <w:t>In men but not women</w:t>
      </w:r>
      <w:r w:rsidR="009D339B">
        <w:t>,</w:t>
      </w:r>
      <w:r w:rsidRPr="00C27A8C">
        <w:t xml:space="preserve"> later puberty was also associated with </w:t>
      </w:r>
      <w:r>
        <w:t xml:space="preserve">reduced </w:t>
      </w:r>
      <w:r w:rsidRPr="00C27A8C">
        <w:t>bone size and str</w:t>
      </w:r>
      <w:r>
        <w:t xml:space="preserve">ength, although these associations were weaker than for </w:t>
      </w:r>
      <w:proofErr w:type="spellStart"/>
      <w:r>
        <w:t>vBMD</w:t>
      </w:r>
      <w:proofErr w:type="spellEnd"/>
      <w:r>
        <w:t xml:space="preserve">.  Replacing </w:t>
      </w:r>
      <w:r w:rsidR="004B7E51">
        <w:t xml:space="preserve">these </w:t>
      </w:r>
      <w:r>
        <w:t xml:space="preserve">pubertal </w:t>
      </w:r>
      <w:r w:rsidR="004B7E51">
        <w:t xml:space="preserve">indicators </w:t>
      </w:r>
      <w:r>
        <w:t>with SITAR-derived height temp</w:t>
      </w:r>
      <w:r w:rsidR="00EB2984">
        <w:t>o</w:t>
      </w:r>
      <w:r>
        <w:t xml:space="preserve"> gave similar </w:t>
      </w:r>
      <w:r w:rsidR="00EB2984">
        <w:t xml:space="preserve">results </w:t>
      </w:r>
      <w:r w:rsidR="009D339B">
        <w:t>and</w:t>
      </w:r>
      <w:r w:rsidR="00EB2984">
        <w:t xml:space="preserve"> the </w:t>
      </w:r>
      <w:r>
        <w:t xml:space="preserve">associations were, on the whole, stronger. Later puberty was again negatively associated with trabecular </w:t>
      </w:r>
      <w:proofErr w:type="spellStart"/>
      <w:r>
        <w:t>vBMD</w:t>
      </w:r>
      <w:proofErr w:type="spellEnd"/>
      <w:r>
        <w:t xml:space="preserve"> and </w:t>
      </w:r>
      <w:proofErr w:type="spellStart"/>
      <w:r>
        <w:t>aBMD</w:t>
      </w:r>
      <w:proofErr w:type="spellEnd"/>
      <w:r>
        <w:t xml:space="preserve"> at both sites. In contrast to the analysis with reported</w:t>
      </w:r>
      <w:r w:rsidR="00EB2984">
        <w:t xml:space="preserve"> age at menarche, </w:t>
      </w:r>
      <w:r>
        <w:t xml:space="preserve">bone area and strength were </w:t>
      </w:r>
      <w:r w:rsidR="00EB2984">
        <w:t xml:space="preserve">also </w:t>
      </w:r>
      <w:r>
        <w:t xml:space="preserve">lower in </w:t>
      </w:r>
      <w:r w:rsidR="00EB2984">
        <w:t>women</w:t>
      </w:r>
      <w:r>
        <w:t xml:space="preserve"> with later pubertal growth.  Similar relationships for bone size and strength were found in men.</w:t>
      </w:r>
    </w:p>
    <w:p w14:paraId="19CBA928" w14:textId="77777777" w:rsidR="00307D07" w:rsidRDefault="00307D07" w:rsidP="005E0E61">
      <w:pPr>
        <w:spacing w:after="0" w:line="480" w:lineRule="auto"/>
      </w:pPr>
    </w:p>
    <w:p w14:paraId="12ADD19F" w14:textId="4B80BA62" w:rsidR="00171061" w:rsidRDefault="00307D07" w:rsidP="00BC6A77">
      <w:pPr>
        <w:spacing w:line="480" w:lineRule="auto"/>
      </w:pPr>
      <w:r>
        <w:t>Sixty</w:t>
      </w:r>
      <w:r w:rsidR="00DA2081">
        <w:t>- to eighty-percent</w:t>
      </w:r>
      <w:r>
        <w:t xml:space="preserve"> of the variance in BMD is explained by genetics</w:t>
      </w:r>
      <w:proofErr w:type="gramStart"/>
      <w:r>
        <w:t>,</w:t>
      </w:r>
      <w:proofErr w:type="gramEnd"/>
      <w:r w:rsidR="00973E5E">
        <w:fldChar w:fldCharType="begin">
          <w:fldData xml:space="preserve">PFJlZm1hbj48Q2l0ZT48QXV0aG9yPlNlZW1hbjwvQXV0aG9yPjxZZWFyPjE5OTY8L1llYXI+PFJl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==
</w:fldData>
        </w:fldChar>
      </w:r>
      <w:r w:rsidR="00973E5E">
        <w:instrText xml:space="preserve"> ADDIN REFMGR.CITE </w:instrText>
      </w:r>
      <w:r w:rsidR="00973E5E">
        <w:fldChar w:fldCharType="begin">
          <w:fldData xml:space="preserve">PFJlZm1hbj48Q2l0ZT48QXV0aG9yPlNlZW1hbjwvQXV0aG9yPjxZZWFyPjE5OTY8L1llYXI+PFJl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5,6,31,32</w:t>
      </w:r>
      <w:r w:rsidR="00973E5E">
        <w:fldChar w:fldCharType="end"/>
      </w:r>
      <w:r w:rsidR="00DA55B3">
        <w:t xml:space="preserve"> </w:t>
      </w:r>
      <w:r w:rsidR="009810DB">
        <w:t>which c</w:t>
      </w:r>
      <w:r>
        <w:t xml:space="preserve">ould explain the close relationships between </w:t>
      </w:r>
      <w:proofErr w:type="spellStart"/>
      <w:r>
        <w:t>vBMD</w:t>
      </w:r>
      <w:proofErr w:type="spellEnd"/>
      <w:r>
        <w:t xml:space="preserve"> and tempo or pubertal timing. </w:t>
      </w:r>
      <w:r w:rsidR="00DB77F4">
        <w:t>D</w:t>
      </w:r>
      <w:r>
        <w:t xml:space="preserve">uring growth the cross-section of a bone will </w:t>
      </w:r>
      <w:r w:rsidR="00DA2081">
        <w:t xml:space="preserve">also </w:t>
      </w:r>
      <w:r>
        <w:t xml:space="preserve">be determined by </w:t>
      </w:r>
      <w:proofErr w:type="spellStart"/>
      <w:r>
        <w:t>allometric</w:t>
      </w:r>
      <w:proofErr w:type="spellEnd"/>
      <w:r>
        <w:t xml:space="preserve"> scaling to </w:t>
      </w:r>
      <w:r w:rsidR="00DB77F4">
        <w:t>height</w:t>
      </w:r>
      <w:r>
        <w:t xml:space="preserve"> growth</w:t>
      </w:r>
      <w:r w:rsidR="00DA2081">
        <w:t xml:space="preserve"> and to weight</w:t>
      </w:r>
      <w:r w:rsidR="00DB77F4">
        <w:t xml:space="preserve"> gain</w:t>
      </w:r>
      <w:r>
        <w:t>.</w:t>
      </w:r>
      <w:r w:rsidR="00973E5E">
        <w:fldChar w:fldCharType="begin"/>
      </w:r>
      <w:r w:rsidR="00973E5E">
        <w:instrText xml:space="preserve"> ADDIN REFMGR.CITE &lt;Refman&gt;&lt;Cite&gt;&lt;Author&gt;Cole T.J.&lt;/Author&gt;&lt;Year&gt;2015&lt;/Year&gt;&lt;RecNum&gt;5739&lt;/RecNum&gt;&lt;IDText&gt;Using SITAR to relate pubertal growth to bone health in later life: the MRC National Survey of Health and Development&lt;/IDText&gt;&lt;MDL Ref_Type="Unpublished Work"&gt;&lt;Ref_Type&gt;Unpublished Work&lt;/Ref_Type&gt;&lt;Ref_ID&gt;5739&lt;/Ref_ID&gt;&lt;Title_Primary&gt;Using SITAR to relate pubertal growth to bone health in later life: the MRC National Survey of Health and Development&lt;/Title_Primary&gt;&lt;Authors_Primary&gt;Cole T.J.&lt;/Authors_Primary&gt;&lt;Authors_Primary&gt;Kuh,D.&lt;/Authors_Primary&gt;&lt;Authors_Primary&gt;Johnson,W.&lt;/Authors_Primary&gt;&lt;Authors_Primary&gt;Ward,K.A.&lt;/Authors_Primary&gt;&lt;Authors_Primary&gt;Howe,L.D.&lt;/Authors_Primary&gt;&lt;Authors_Primary&gt;Adams,J.E.&lt;/Authors_Primary&gt;&lt;Authors_Primary&gt;Hardy R.&lt;/Authors_Primary&gt;&lt;Authors_Primary&gt;Ong,K.K.&lt;/Authors_Primary&gt;&lt;Date_Primary&gt;2015&lt;/Date_Primary&gt;&lt;Keywords&gt;growth&lt;/Keywords&gt;&lt;Keywords&gt;bone&lt;/Keywords&gt;&lt;Keywords&gt;Health&lt;/Keywords&gt;&lt;Keywords&gt;LATER LIFE&lt;/Keywords&gt;&lt;Keywords&gt;Life&lt;/Keywords&gt;&lt;Keywords&gt;the&lt;/Keywords&gt;&lt;Keywords&gt;NATIONAL SURVEY&lt;/Keywords&gt;&lt;Keywords&gt;and&lt;/Keywords&gt;&lt;Keywords&gt;development&lt;/Keywords&gt;&lt;Reprint&gt;In File&lt;/Reprint&gt;&lt;ZZ_WorkformID&gt;5&lt;/ZZ_WorkformID&gt;&lt;/MDL&gt;&lt;/Cite&gt;&lt;/Refman&gt;</w:instrText>
      </w:r>
      <w:r w:rsidR="00973E5E">
        <w:fldChar w:fldCharType="separate"/>
      </w:r>
      <w:r w:rsidR="00973E5E" w:rsidRPr="00973E5E">
        <w:rPr>
          <w:noProof/>
          <w:vertAlign w:val="superscript"/>
        </w:rPr>
        <w:t>21</w:t>
      </w:r>
      <w:r w:rsidR="00973E5E">
        <w:fldChar w:fldCharType="end"/>
      </w:r>
      <w:r>
        <w:t xml:space="preserve"> Using SITAR, in both men and women, later puberty was associated with a smaller</w:t>
      </w:r>
      <w:r w:rsidR="00DB77F4">
        <w:t>, less strong,</w:t>
      </w:r>
      <w:r>
        <w:t xml:space="preserve"> bone,  presumably because of the extended limb-growth period in these individuals. Medullary CSA was also smaller in later maturing men </w:t>
      </w:r>
      <w:r w:rsidR="00DB77F4">
        <w:t>indicating proportional growth of the</w:t>
      </w:r>
      <w:r>
        <w:t xml:space="preserve"> periosteal and </w:t>
      </w:r>
      <w:proofErr w:type="spellStart"/>
      <w:r>
        <w:t>endosteal</w:t>
      </w:r>
      <w:proofErr w:type="spellEnd"/>
      <w:r>
        <w:t xml:space="preserve"> surfaces. In women, no associations with medullary CSA existed. There are two possible explanations for this</w:t>
      </w:r>
      <w:r w:rsidR="00BC6A77">
        <w:t>. First,</w:t>
      </w:r>
      <w:r>
        <w:t xml:space="preserve"> the lack of expansion of the medullary cavity in females during pubertal growth is often attributed as preparation for pregnancy, being less driven by biomechanical adaptation </w:t>
      </w:r>
      <w:r w:rsidR="00DB77F4">
        <w:t xml:space="preserve">to height growth </w:t>
      </w:r>
      <w:r>
        <w:t>as is the case in m</w:t>
      </w:r>
      <w:r w:rsidR="00BC6A77">
        <w:t>en</w:t>
      </w:r>
      <w:r>
        <w:t xml:space="preserve">.  Second, at the time of measurement this group of women were all post-menopausal. Bone loss with ageing occurs at the </w:t>
      </w:r>
      <w:proofErr w:type="spellStart"/>
      <w:r>
        <w:lastRenderedPageBreak/>
        <w:t>endosteal</w:t>
      </w:r>
      <w:proofErr w:type="spellEnd"/>
      <w:r>
        <w:t xml:space="preserve"> surface and so any relationships between puberty and medullary area may have been attenuated by bone loss that had already occurred.  </w:t>
      </w:r>
    </w:p>
    <w:p w14:paraId="4FDA9D74" w14:textId="68BD49FA" w:rsidR="00171061" w:rsidRDefault="00171061" w:rsidP="00BC6A77">
      <w:pPr>
        <w:spacing w:line="480" w:lineRule="auto"/>
      </w:pPr>
    </w:p>
    <w:p w14:paraId="2FDC0398" w14:textId="2F91E157" w:rsidR="00DA2081" w:rsidRDefault="00307D07" w:rsidP="00BC6A77">
      <w:pPr>
        <w:spacing w:line="480" w:lineRule="auto"/>
      </w:pPr>
      <w:r>
        <w:t>These are important findings as once skeletal maturity is reached, and longitudinal growth ceases, bones grow up to 2-years more in width, and 4 years more in mineral</w:t>
      </w:r>
      <w:r w:rsidR="009810DB">
        <w:t>,</w:t>
      </w:r>
      <w:r w:rsidR="00973E5E">
        <w:fldChar w:fldCharType="begin">
          <w:fldData xml:space="preserve">PFJlZm1hbj48Q2l0ZT48QXV0aG9yPkJheHRlci1Kb25lczwvQXV0aG9yPjxZZWFyPjIwMTE8L1ll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</w:fldData>
        </w:fldChar>
      </w:r>
      <w:r w:rsidR="00973E5E">
        <w:instrText xml:space="preserve"> ADDIN REFMGR.CITE </w:instrText>
      </w:r>
      <w:r w:rsidR="00973E5E">
        <w:fldChar w:fldCharType="begin">
          <w:fldData xml:space="preserve">PFJlZm1hbj48Q2l0ZT48QXV0aG9yPkJheHRlci1Kb25lczwvQXV0aG9yPjxZZWFyPjIwMTE8L1ll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2</w:t>
      </w:r>
      <w:r w:rsidR="00973E5E">
        <w:fldChar w:fldCharType="end"/>
      </w:r>
      <w:r>
        <w:t>and thereafter the skeletal reservoir is set for adult life. As such, the amount of bone an individual has at the end of growth is a determinant of future fracture risk.</w:t>
      </w:r>
      <w:r w:rsidR="00973E5E">
        <w:fldChar w:fldCharType="begin">
          <w:fldData xml:space="preserve">PFJlZm1hbj48Q2l0ZT48QXV0aG9yPkNvb3BlcjwvQXV0aG9yPjxZZWFyPjIwMDE8L1llYXI+PFJl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</w:fldData>
        </w:fldChar>
      </w:r>
      <w:r w:rsidR="00973E5E">
        <w:instrText xml:space="preserve"> ADDIN REFMGR.CITE </w:instrText>
      </w:r>
      <w:r w:rsidR="00973E5E">
        <w:fldChar w:fldCharType="begin">
          <w:fldData xml:space="preserve">PFJlZm1hbj48Q2l0ZT48QXV0aG9yPkNvb3BlcjwvQXV0aG9yPjxZZWFyPjIwMDE8L1llYXI+PFJl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4</w:t>
      </w:r>
      <w:r w:rsidR="00973E5E">
        <w:fldChar w:fldCharType="end"/>
      </w:r>
      <w:r w:rsidR="00DA2081">
        <w:t xml:space="preserve">  Further to this, t</w:t>
      </w:r>
      <w:r w:rsidR="00DA2081" w:rsidRPr="00FC020C">
        <w:t xml:space="preserve">he </w:t>
      </w:r>
      <w:proofErr w:type="spellStart"/>
      <w:r w:rsidR="00DA2081" w:rsidRPr="00FC020C">
        <w:t>vBMD</w:t>
      </w:r>
      <w:proofErr w:type="spellEnd"/>
      <w:r w:rsidR="00DA2081" w:rsidRPr="00FC020C">
        <w:t xml:space="preserve">-tempo association is </w:t>
      </w:r>
      <w:r w:rsidR="00DA2081" w:rsidRPr="00F7187D">
        <w:t xml:space="preserve">interesting in that </w:t>
      </w:r>
      <w:proofErr w:type="spellStart"/>
      <w:r w:rsidR="00DA2081" w:rsidRPr="00F7187D">
        <w:t>vBMD</w:t>
      </w:r>
      <w:proofErr w:type="spellEnd"/>
      <w:r w:rsidR="00DA2081" w:rsidRPr="00F7187D">
        <w:t xml:space="preserve"> </w:t>
      </w:r>
      <w:r w:rsidR="0036134E">
        <w:t>wa</w:t>
      </w:r>
      <w:r w:rsidR="00DA2081" w:rsidRPr="00F7187D">
        <w:t xml:space="preserve">s </w:t>
      </w:r>
      <w:r w:rsidR="00171061">
        <w:t>~20%</w:t>
      </w:r>
      <w:r w:rsidR="00DA2081" w:rsidRPr="00F7187D">
        <w:t xml:space="preserve"> less in those with late compared to early puberty. Given that a 1 SD reduction in BMD results in a doubling of fracture risk</w:t>
      </w:r>
      <w:proofErr w:type="gramStart"/>
      <w:r w:rsidR="00DA2081" w:rsidRPr="00F7187D">
        <w:t>,</w:t>
      </w:r>
      <w:proofErr w:type="gramEnd"/>
      <w:r w:rsidR="00973E5E">
        <w:fldChar w:fldCharType="begin">
          <w:fldData xml:space="preserve">PFJlZm1hbj48Q2l0ZT48QXV0aG9yPk1hcnNoYWxsPC9BdXRob3I+PFllYXI+MTk5NjwvWWVhcj48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</w:fldData>
        </w:fldChar>
      </w:r>
      <w:r w:rsidR="00973E5E">
        <w:instrText xml:space="preserve"> ADDIN REFMGR.CITE </w:instrText>
      </w:r>
      <w:r w:rsidR="00973E5E">
        <w:fldChar w:fldCharType="begin">
          <w:fldData xml:space="preserve">PFJlZm1hbj48Q2l0ZT48QXV0aG9yPk1hcnNoYWxsPC9BdXRob3I+PFllYXI+MTk5NjwvWWVhcj48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3</w:t>
      </w:r>
      <w:r w:rsidR="00973E5E">
        <w:fldChar w:fldCharType="end"/>
      </w:r>
      <w:r w:rsidR="00DA2081" w:rsidRPr="00F7187D">
        <w:t xml:space="preserve"> the differences in the current study may represent a</w:t>
      </w:r>
      <w:r w:rsidR="00171061">
        <w:t xml:space="preserve"> significant</w:t>
      </w:r>
      <w:r w:rsidR="00DA2081" w:rsidRPr="00F7187D">
        <w:t xml:space="preserve"> increased risk of fracture between the two extremes. </w:t>
      </w:r>
      <w:r w:rsidR="00DA2081" w:rsidRPr="00BC6A77">
        <w:t>There are fewer data relating SSI to fracture risk, though in men with fractures compared to those without, SSI was associated with incident fracture (hazard ratio 2.3, 95% CI 1.3 to 4.1).</w:t>
      </w:r>
      <w:r w:rsidR="00973E5E">
        <w:fldChar w:fldCharType="begin">
          <w:fldData xml:space="preserve">PFJlZm1hbj48Q2l0ZT48QXV0aG9yPkRlbm5pc29uPC9BdXRob3I+PFllYXI+MjAxNDwvWWVhcj48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</w:fldData>
        </w:fldChar>
      </w:r>
      <w:r w:rsidR="00973E5E">
        <w:instrText xml:space="preserve"> ADDIN REFMGR.CITE </w:instrText>
      </w:r>
      <w:r w:rsidR="00973E5E">
        <w:fldChar w:fldCharType="begin">
          <w:fldData xml:space="preserve">PFJlZm1hbj48Q2l0ZT48QXV0aG9yPkRlbm5pc29uPC9BdXRob3I+PFllYXI+MjAxNDwvWWVhcj48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4</w:t>
      </w:r>
      <w:r w:rsidR="00973E5E">
        <w:fldChar w:fldCharType="end"/>
      </w:r>
      <w:r w:rsidR="00545215">
        <w:t xml:space="preserve"> </w:t>
      </w:r>
      <w:hyperlink w:anchor="_ENREF_22" w:tooltip="Dennison, 2014 #2240" w:history="1">
        <w:r w:rsidR="00DA2081" w:rsidRPr="00BC6A77">
          <w:fldChar w:fldCharType="begin"/>
        </w:r>
        <w:r w:rsidR="00DA2081" w:rsidRPr="00BC6A77">
          <w:instrText xml:space="preserve"> ADDIN EN.CITE &lt;EndNote&gt;&lt;Cite&gt;&lt;Author&gt;Dennison&lt;/Author&gt;&lt;Year&gt;2014&lt;/Year&gt;&lt;RecNum&gt;2240&lt;/RecNum&gt;&lt;DisplayText&gt;&lt;style face="superscript"&gt;22&lt;/style&gt;&lt;/DisplayText&gt;&lt;record&gt;&lt;rec-number&gt;2240&lt;/rec-number&gt;&lt;foreign-keys&gt;&lt;key app="EN" db-id="0v9rw90su952evedwz8pwvvoz5wfw2r2w9xt" timestamp="1443519522"&gt;2240&lt;/key&gt;&lt;/foreign-keys&gt;&lt;ref-type name="Journal Article"&gt;17&lt;/ref-type&gt;&lt;contributors&gt;&lt;authors&gt;&lt;author&gt;Dennison, E. M.&lt;/author&gt;&lt;author&gt;Jameson, K. A.&lt;/author&gt;&lt;author&gt;Edwards, M. H.&lt;/author&gt;&lt;author&gt;Denison, H. J.&lt;/author&gt;&lt;author&gt;Sayer, A. Aihie&lt;/author&gt;&lt;author&gt;Cooper, C.&lt;/author&gt;&lt;/authors&gt;&lt;/contributors&gt;&lt;titles&gt;&lt;title&gt;Peripheral quantitative computed tomography measures are associated with adult fracture risk: The Hertfordshire Cohort Study&lt;/title&gt;&lt;secondary-title&gt;Bone&lt;/secondary-title&gt;&lt;/titles&gt;&lt;periodical&gt;&lt;full-title&gt;Bone&lt;/full-title&gt;&lt;/periodical&gt;&lt;pages&gt;13-17&lt;/pages&gt;&lt;volume&gt;64&lt;/volume&gt;&lt;dates&gt;&lt;year&gt;2014&lt;/year&gt;&lt;pub-dates&gt;&lt;date&gt;Jul&lt;/date&gt;&lt;/pub-dates&gt;&lt;/dates&gt;&lt;isbn&gt;8756-3282&lt;/isbn&gt;&lt;accession-num&gt;WOS:000337011500003&lt;/accession-num&gt;&lt;urls&gt;&lt;related-urls&gt;&lt;url&gt;&amp;lt;Go to ISI&amp;gt;://WOS:000337011500003&lt;/url&gt;&lt;url&gt;http://www.thebonejournal.com/article/S8756-3282(14)00114-8/abstract&lt;/url&gt;&lt;/related-urls&gt;&lt;/urls&gt;&lt;electronic-resource-num&gt;10.1016/j.bone.2014.03.040&lt;/electronic-resource-num&gt;&lt;/record&gt;&lt;/Cite&gt;&lt;/EndNote&gt;</w:instrText>
        </w:r>
        <w:r w:rsidR="00DA2081" w:rsidRPr="00BC6A77">
          <w:fldChar w:fldCharType="end"/>
        </w:r>
      </w:hyperlink>
    </w:p>
    <w:p w14:paraId="6A74DEF5" w14:textId="17BFB052" w:rsidR="00307D07" w:rsidRDefault="00307D07" w:rsidP="00DA2081">
      <w:pPr>
        <w:spacing w:after="0" w:line="480" w:lineRule="auto"/>
        <w:rPr>
          <w:b/>
        </w:rPr>
      </w:pPr>
    </w:p>
    <w:p w14:paraId="3B87DAFE" w14:textId="12CD9E67" w:rsidR="005C5A13" w:rsidRDefault="005C5A13" w:rsidP="004B7E51">
      <w:pPr>
        <w:spacing w:line="480" w:lineRule="auto"/>
        <w:rPr>
          <w:b/>
        </w:rPr>
      </w:pPr>
      <w:r>
        <w:t>The main difference between the two methods of assessment for pubertal timing is that we use</w:t>
      </w:r>
      <w:r w:rsidR="0036134E">
        <w:t>d</w:t>
      </w:r>
      <w:r>
        <w:t xml:space="preserve"> a single-event to mark puberty, whereas the SITAR analysis use</w:t>
      </w:r>
      <w:r w:rsidR="0036134E">
        <w:t>d</w:t>
      </w:r>
      <w:r>
        <w:t xml:space="preserve"> longitudinal growth data.  This difference in characterisation of pubertal growth may explain why more associations were found between height tempo and bone size and strength than for </w:t>
      </w:r>
      <w:r w:rsidR="00621702">
        <w:t xml:space="preserve">measures of </w:t>
      </w:r>
      <w:r w:rsidR="009D339B">
        <w:t xml:space="preserve">reported </w:t>
      </w:r>
      <w:r w:rsidR="00621702">
        <w:t>pubertal timing</w:t>
      </w:r>
      <w:r>
        <w:t>.  Because the tempo parameter model</w:t>
      </w:r>
      <w:r w:rsidR="0036134E">
        <w:t>led</w:t>
      </w:r>
      <w:r>
        <w:t xml:space="preserve"> pubertal timing based on the whole of adolescent growth, and </w:t>
      </w:r>
      <w:r w:rsidR="00EB2984">
        <w:t>because</w:t>
      </w:r>
      <w:r>
        <w:t xml:space="preserve"> longitudinal growth is </w:t>
      </w:r>
      <w:r w:rsidR="00E124EC">
        <w:t xml:space="preserve">a </w:t>
      </w:r>
      <w:r w:rsidR="00C85F18">
        <w:t>more</w:t>
      </w:r>
      <w:r w:rsidR="00E124EC">
        <w:t xml:space="preserve"> proximal indicator of</w:t>
      </w:r>
      <w:r>
        <w:t xml:space="preserve"> growth in bone </w:t>
      </w:r>
      <w:r w:rsidR="00DB77F4">
        <w:t>cross-section</w:t>
      </w:r>
      <w:r>
        <w:t xml:space="preserve"> and mineral apposition</w:t>
      </w:r>
      <w:r w:rsidR="00C85F18" w:rsidRPr="00C85F18">
        <w:rPr>
          <w:rFonts w:cs="Consolas"/>
          <w:szCs w:val="20"/>
        </w:rPr>
        <w:t xml:space="preserve"> </w:t>
      </w:r>
      <w:r w:rsidR="00C85F18">
        <w:rPr>
          <w:rFonts w:cs="Consolas"/>
          <w:szCs w:val="20"/>
        </w:rPr>
        <w:t>than the development of s</w:t>
      </w:r>
      <w:r w:rsidR="00C85F18" w:rsidRPr="00C85F18">
        <w:t>econdary sexual characteristics</w:t>
      </w:r>
      <w:r>
        <w:t xml:space="preserve">, </w:t>
      </w:r>
      <w:r w:rsidR="00C85F18">
        <w:t>these differences may have a biological basis</w:t>
      </w:r>
      <w:r w:rsidR="00E17AB4">
        <w:t xml:space="preserve"> and reflect the differential impact of sex hormones and other endocrine factors</w:t>
      </w:r>
      <w:r w:rsidR="00C85F18">
        <w:t xml:space="preserve">, rather than simply being due to errors of recall or measurement. </w:t>
      </w:r>
      <w:r>
        <w:t xml:space="preserve">Being able to compare these two methods of assessment and relationships with bone is a </w:t>
      </w:r>
      <w:r w:rsidR="00D20FB1">
        <w:t>unique feature</w:t>
      </w:r>
      <w:r>
        <w:t xml:space="preserve"> of the NSHD</w:t>
      </w:r>
      <w:r w:rsidR="00EB2984">
        <w:t>.</w:t>
      </w:r>
      <w:r>
        <w:t xml:space="preserve">  A second advantage of this modelling technique is that </w:t>
      </w:r>
      <w:r w:rsidR="00D20FB1">
        <w:t>m</w:t>
      </w:r>
      <w:r w:rsidR="00EB2984">
        <w:t>en</w:t>
      </w:r>
      <w:r>
        <w:t xml:space="preserve"> and </w:t>
      </w:r>
      <w:r w:rsidR="00EB2984">
        <w:t>women</w:t>
      </w:r>
      <w:r>
        <w:t xml:space="preserve"> </w:t>
      </w:r>
      <w:r w:rsidR="0036134E">
        <w:t>we</w:t>
      </w:r>
      <w:r>
        <w:t xml:space="preserve">re aligned </w:t>
      </w:r>
      <w:r w:rsidR="00EB2984">
        <w:t>on</w:t>
      </w:r>
      <w:r>
        <w:t xml:space="preserve"> the same developmental scale</w:t>
      </w:r>
      <w:r w:rsidR="00D20FB1">
        <w:t xml:space="preserve"> to determine timing, which may</w:t>
      </w:r>
      <w:r w:rsidR="0036134E">
        <w:t xml:space="preserve"> have</w:t>
      </w:r>
      <w:r w:rsidR="00D20FB1">
        <w:t xml:space="preserve"> improve</w:t>
      </w:r>
      <w:r w:rsidR="0036134E">
        <w:t>d</w:t>
      </w:r>
      <w:r w:rsidR="00D20FB1">
        <w:t xml:space="preserve"> accuracy of relationships described.  </w:t>
      </w:r>
    </w:p>
    <w:p w14:paraId="586AB8F9" w14:textId="00A63F8D" w:rsidR="001D3F5D" w:rsidRDefault="00CC3A92" w:rsidP="005E0E61">
      <w:pPr>
        <w:spacing w:after="0" w:line="480" w:lineRule="auto"/>
      </w:pPr>
      <w:r>
        <w:lastRenderedPageBreak/>
        <w:t>As in the current study, later menarch</w:t>
      </w:r>
      <w:r w:rsidR="00E44842">
        <w:t>e</w:t>
      </w:r>
      <w:r>
        <w:t xml:space="preserve"> is </w:t>
      </w:r>
      <w:r w:rsidR="00E44842">
        <w:t>associated</w:t>
      </w:r>
      <w:r>
        <w:t xml:space="preserve"> with lower </w:t>
      </w:r>
      <w:proofErr w:type="spellStart"/>
      <w:r>
        <w:t>aBMD</w:t>
      </w:r>
      <w:proofErr w:type="spellEnd"/>
      <w:r w:rsidR="00DB77F4">
        <w:t xml:space="preserve"> in some studies</w:t>
      </w:r>
      <w:r w:rsidR="00B73410">
        <w:t>.</w:t>
      </w:r>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ZveDwvQXV0aG9yPjxZZWFyPjE5OTM8L1llYXI+PFJlY051bT41NzEyPC9SZWNO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=
</w:fldData>
        </w:fldChar>
      </w:r>
      <w:r w:rsidR="00973E5E">
        <w:instrText xml:space="preserve"> ADDIN REFMGR.CITE </w:instrText>
      </w:r>
      <w:r w:rsidR="00973E5E">
        <w:fldChar w:fldCharType="begin">
          <w:fldData xml:space="preserve">PFJlZm1hbj48Q2l0ZT48QXV0aG9yPkNoZXZhbGxleTwvQXV0aG9yPjxZZWFyPjIwMDk8L1llYXI+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=
</w:fldData>
        </w:fldChar>
      </w:r>
      <w:r w:rsidR="00973E5E">
        <w:instrText xml:space="preserve"> ADDIN EN.CITE.DATA </w:instrText>
      </w:r>
      <w:r w:rsidR="00973E5E">
        <w:fldChar w:fldCharType="end"/>
      </w:r>
      <w:r w:rsidR="00973E5E">
        <w:fldChar w:fldCharType="separate"/>
      </w:r>
      <w:r w:rsidR="00973E5E" w:rsidRPr="00973E5E">
        <w:rPr>
          <w:noProof/>
          <w:vertAlign w:val="superscript"/>
        </w:rPr>
        <w:t>8,9,13,14</w:t>
      </w:r>
      <w:r w:rsidR="00973E5E">
        <w:fldChar w:fldCharType="end"/>
      </w:r>
      <w:r>
        <w:t xml:space="preserve"> </w:t>
      </w:r>
      <w:proofErr w:type="gramStart"/>
      <w:r w:rsidR="001D3F5D">
        <w:t>Since</w:t>
      </w:r>
      <w:proofErr w:type="gramEnd"/>
      <w:r w:rsidR="001D3F5D">
        <w:t xml:space="preserve"> then there have been some prospective studies that have used </w:t>
      </w:r>
      <w:proofErr w:type="spellStart"/>
      <w:r w:rsidR="001D3F5D">
        <w:t>pQCT</w:t>
      </w:r>
      <w:proofErr w:type="spellEnd"/>
      <w:r w:rsidR="001D3F5D">
        <w:t xml:space="preserve"> and followed women into late adolescence or early-mid adulthood.</w:t>
      </w:r>
      <w:r w:rsidR="00973E5E">
        <w:fldChar w:fldCharType="begin">
          <w:fldData xml:space="preserve">PFJlZm1hbj48Q2l0ZT48QXV0aG9yPkNoZXZhbGxleTwvQXV0aG9yPjxZZWFyPjIwMDg8L1llYXI+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</w:fldData>
        </w:fldChar>
      </w:r>
      <w:r w:rsidR="00973E5E">
        <w:instrText xml:space="preserve"> ADDIN REFMGR.CITE </w:instrText>
      </w:r>
      <w:r w:rsidR="00973E5E">
        <w:fldChar w:fldCharType="begin">
          <w:fldData xml:space="preserve">PFJlZm1hbj48Q2l0ZT48QXV0aG9yPkNoZXZhbGxleTwvQXV0aG9yPjxZZWFyPjIwMDg8L1llYXI+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5</w:t>
      </w:r>
      <w:r w:rsidR="00973E5E">
        <w:fldChar w:fldCharType="end"/>
      </w:r>
      <w:r w:rsidR="001D3F5D">
        <w:t xml:space="preserve">. Again results </w:t>
      </w:r>
      <w:r w:rsidR="00532F5B">
        <w:t>we</w:t>
      </w:r>
      <w:r w:rsidR="001D3F5D">
        <w:t xml:space="preserve">re not conclusive. The most consistent finding was that later age of menarche was associated with greater </w:t>
      </w:r>
      <w:proofErr w:type="spellStart"/>
      <w:r w:rsidR="001D3F5D">
        <w:t>endosteal</w:t>
      </w:r>
      <w:proofErr w:type="spellEnd"/>
      <w:r w:rsidR="001D3F5D">
        <w:t xml:space="preserve"> circumference (i.e. medullary area) and thinner cortices. A </w:t>
      </w:r>
      <w:r w:rsidR="00C26D25">
        <w:t>stud</w:t>
      </w:r>
      <w:r w:rsidR="001D3F5D">
        <w:t xml:space="preserve">y using high-resolution </w:t>
      </w:r>
      <w:proofErr w:type="spellStart"/>
      <w:r w:rsidR="001D3F5D">
        <w:t>pQC</w:t>
      </w:r>
      <w:r w:rsidR="00C26D25">
        <w:t>T</w:t>
      </w:r>
      <w:proofErr w:type="spellEnd"/>
      <w:r w:rsidR="001D3F5D">
        <w:t xml:space="preserve"> </w:t>
      </w:r>
      <w:r w:rsidR="00225D0B">
        <w:t>reported</w:t>
      </w:r>
      <w:r w:rsidR="00C26D25">
        <w:t xml:space="preserve"> a negative association between total and cortical </w:t>
      </w:r>
      <w:proofErr w:type="spellStart"/>
      <w:r w:rsidR="00C26D25">
        <w:t>vBMD</w:t>
      </w:r>
      <w:proofErr w:type="spellEnd"/>
      <w:r w:rsidR="00C26D25">
        <w:t xml:space="preserve">. This is in contrast to our findings which </w:t>
      </w:r>
      <w:r w:rsidR="0036134E">
        <w:t>found</w:t>
      </w:r>
      <w:r w:rsidR="00C26D25">
        <w:t xml:space="preserve"> no association in older women between timing of puberty and cortical bone </w:t>
      </w:r>
      <w:r w:rsidR="00225D0B">
        <w:t>outcomes</w:t>
      </w:r>
      <w:r w:rsidR="00C26D25">
        <w:t>.</w:t>
      </w:r>
      <w:r w:rsidR="001D3F5D">
        <w:t xml:space="preserve">  </w:t>
      </w:r>
    </w:p>
    <w:p w14:paraId="51A8B3D6" w14:textId="4D85D9F6" w:rsidR="00E44842" w:rsidRPr="00E44842" w:rsidRDefault="00E44842" w:rsidP="005E0E61">
      <w:pPr>
        <w:spacing w:after="0" w:line="480" w:lineRule="auto"/>
      </w:pPr>
      <w:r>
        <w:t>The UK Biobank study is the largest to date to report the relationship between pubertal timing and osteoporosis risk. In women, self-reported puberty was categorised</w:t>
      </w:r>
      <w:r w:rsidR="003E09D5">
        <w:t xml:space="preserve"> into early normal and late</w:t>
      </w:r>
      <w:r>
        <w:t xml:space="preserve">.  In the late puberty group, incidence of self-reported osteoporosis was increased, </w:t>
      </w:r>
      <w:r w:rsidR="00E124EC">
        <w:t xml:space="preserve">and </w:t>
      </w:r>
      <w:r>
        <w:t>in the early group it was reduced. This confirms previous epidemiological studies showing late menarche to be a risk facto</w:t>
      </w:r>
      <w:r w:rsidR="006D6733">
        <w:t>r for fracture</w:t>
      </w:r>
      <w:r>
        <w:t>.</w:t>
      </w:r>
      <w:r w:rsidR="00973E5E">
        <w:fldChar w:fldCharType="begin">
          <w:fldData xml:space="preserve">PFJlZm1hbj48Q2l0ZT48QXV0aG9yPkpvaG5lbGw8L0F1dGhvcj48WWVhcj4xOTk1PC9ZZWFyPjxS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</w:fldData>
        </w:fldChar>
      </w:r>
      <w:r w:rsidR="00973E5E">
        <w:instrText xml:space="preserve"> ADDIN REFMGR.CITE </w:instrText>
      </w:r>
      <w:r w:rsidR="00973E5E">
        <w:fldChar w:fldCharType="begin">
          <w:fldData xml:space="preserve">PFJlZm1hbj48Q2l0ZT48QXV0aG9yPkpvaG5lbGw8L0F1dGhvcj48WWVhcj4xOTk1PC9ZZWFyPjxS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</w:fldData>
        </w:fldChar>
      </w:r>
      <w:r w:rsidR="00973E5E">
        <w:instrText xml:space="preserve"> ADDIN EN.CITE.DATA </w:instrText>
      </w:r>
      <w:r w:rsidR="00973E5E">
        <w:fldChar w:fldCharType="end"/>
      </w:r>
      <w:r w:rsidR="00973E5E">
        <w:fldChar w:fldCharType="separate"/>
      </w:r>
      <w:r w:rsidR="00973E5E" w:rsidRPr="00973E5E">
        <w:rPr>
          <w:noProof/>
          <w:vertAlign w:val="superscript"/>
        </w:rPr>
        <w:t>36</w:t>
      </w:r>
      <w:r w:rsidR="00973E5E">
        <w:fldChar w:fldCharType="end"/>
      </w:r>
      <w:r w:rsidR="00532F5B">
        <w:t xml:space="preserve">  The associations found in our study would be consistent with these findings of increased risk of fractures and osteoporosis. </w:t>
      </w:r>
    </w:p>
    <w:p w14:paraId="6C45F34D" w14:textId="77777777" w:rsidR="00CC3A92" w:rsidRDefault="00CC3A92" w:rsidP="005E0E61">
      <w:pPr>
        <w:spacing w:after="0" w:line="480" w:lineRule="auto"/>
        <w:rPr>
          <w:b/>
        </w:rPr>
      </w:pPr>
    </w:p>
    <w:p w14:paraId="0908577A" w14:textId="1FFDEEB4" w:rsidR="00E44842" w:rsidRPr="00CC7225" w:rsidRDefault="00E44842" w:rsidP="005E0E61">
      <w:pPr>
        <w:spacing w:after="0" w:line="480" w:lineRule="auto"/>
      </w:pPr>
      <w:r>
        <w:t xml:space="preserve">In </w:t>
      </w:r>
      <w:r w:rsidR="00E124EC">
        <w:t xml:space="preserve">males in </w:t>
      </w:r>
      <w:r>
        <w:t xml:space="preserve">the GOOD study, with the exception of cortical </w:t>
      </w:r>
      <w:proofErr w:type="spellStart"/>
      <w:r>
        <w:t>vBMD</w:t>
      </w:r>
      <w:proofErr w:type="spellEnd"/>
      <w:r>
        <w:t xml:space="preserve">, later age at </w:t>
      </w:r>
      <w:r w:rsidR="009C527E">
        <w:t>PHV</w:t>
      </w:r>
      <w:r>
        <w:t xml:space="preserve"> was no</w:t>
      </w:r>
      <w:r w:rsidR="009C527E">
        <w:t>t</w:t>
      </w:r>
      <w:r>
        <w:t xml:space="preserve"> associated with any DXA or </w:t>
      </w:r>
      <w:proofErr w:type="spellStart"/>
      <w:r>
        <w:t>pQCT</w:t>
      </w:r>
      <w:proofErr w:type="spellEnd"/>
      <w:r>
        <w:t xml:space="preserve"> outcome at age 23-25 years (</w:t>
      </w:r>
      <w:r w:rsidR="009C527E">
        <w:t>a</w:t>
      </w:r>
      <w:r>
        <w:t>round the age of peak bone mass).</w:t>
      </w:r>
      <w:r w:rsidR="00973E5E">
        <w:fldChar w:fldCharType="begin">
          <w:fldData xml:space="preserve">PFJlZm1hbj48Q2l0ZT48QXV0aG9yPkRhcmVsaWQ8L0F1dGhvcj48WWVhcj4yMDEyPC9ZZWFyPjxS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</w:fldData>
        </w:fldChar>
      </w:r>
      <w:r w:rsidR="00973E5E">
        <w:instrText xml:space="preserve"> ADDIN REFMGR.CITE </w:instrText>
      </w:r>
      <w:r w:rsidR="00973E5E">
        <w:fldChar w:fldCharType="begin">
          <w:fldData xml:space="preserve">PFJlZm1hbj48Q2l0ZT48QXV0aG9yPkRhcmVsaWQ8L0F1dGhvcj48WWVhcj4yMDEyPC9ZZWFyPjxS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7</w:t>
      </w:r>
      <w:r w:rsidR="00973E5E">
        <w:fldChar w:fldCharType="end"/>
      </w:r>
      <w:r>
        <w:t xml:space="preserve"> This is in contrast to the current study which show</w:t>
      </w:r>
      <w:r w:rsidR="0036134E">
        <w:t>ed</w:t>
      </w:r>
      <w:r>
        <w:t xml:space="preserve"> associations, particularly between pubertal timing and bone size and distribution at the cortical site.</w:t>
      </w:r>
      <w:r w:rsidR="001D3F5D">
        <w:t xml:space="preserve">  In the UK Biobank, no associations were found between reported time of voice breaking and self-reported osteoporosis.</w:t>
      </w:r>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REFMGR.CITE </w:instrText>
      </w:r>
      <w:r w:rsidR="00973E5E">
        <w:fldChar w:fldCharType="begin">
          <w:fldData xml:space="preserve">PFJlZm1hbj48Q2l0ZT48QXV0aG9yPkRheTwvQXV0aG9yPjxZZWFyPjIwMTU8L1llYXI+PFJlY051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</w:fldData>
        </w:fldChar>
      </w:r>
      <w:r w:rsidR="00973E5E">
        <w:instrText xml:space="preserve"> ADDIN EN.CITE.DATA </w:instrText>
      </w:r>
      <w:r w:rsidR="00973E5E">
        <w:fldChar w:fldCharType="end"/>
      </w:r>
      <w:r w:rsidR="00973E5E">
        <w:fldChar w:fldCharType="separate"/>
      </w:r>
      <w:r w:rsidR="00973E5E" w:rsidRPr="00973E5E">
        <w:rPr>
          <w:noProof/>
          <w:vertAlign w:val="superscript"/>
        </w:rPr>
        <w:t>12</w:t>
      </w:r>
      <w:r w:rsidR="00973E5E">
        <w:fldChar w:fldCharType="end"/>
      </w:r>
    </w:p>
    <w:p w14:paraId="1D607604" w14:textId="77777777" w:rsidR="00DC0FFD" w:rsidRDefault="00DC0FFD" w:rsidP="005E0E61">
      <w:pPr>
        <w:spacing w:after="0" w:line="480" w:lineRule="auto"/>
        <w:rPr>
          <w:b/>
        </w:rPr>
      </w:pPr>
    </w:p>
    <w:p w14:paraId="3691A459" w14:textId="02554A87" w:rsidR="00DC0FFD" w:rsidRDefault="00FB6C20" w:rsidP="005E0E61">
      <w:pPr>
        <w:spacing w:after="0" w:line="480" w:lineRule="auto"/>
        <w:rPr>
          <w:b/>
        </w:rPr>
      </w:pPr>
      <w:r>
        <w:rPr>
          <w:b/>
        </w:rPr>
        <w:t>Strength</w:t>
      </w:r>
      <w:r w:rsidR="0051284D">
        <w:rPr>
          <w:b/>
        </w:rPr>
        <w:t>s</w:t>
      </w:r>
      <w:r>
        <w:rPr>
          <w:b/>
        </w:rPr>
        <w:t xml:space="preserve"> and limitations</w:t>
      </w:r>
    </w:p>
    <w:p w14:paraId="55BCDBAB" w14:textId="0600CBBC" w:rsidR="00665E6A" w:rsidRPr="00796BC7" w:rsidRDefault="00665E6A" w:rsidP="005E0E61">
      <w:pPr>
        <w:spacing w:after="0" w:line="480" w:lineRule="auto"/>
        <w:rPr>
          <w:rFonts w:eastAsia="Times New Roman" w:cs="Times New Roman"/>
          <w:szCs w:val="20"/>
          <w:lang w:eastAsia="en-GB"/>
        </w:rPr>
      </w:pPr>
      <w:r w:rsidRPr="00665E6A">
        <w:rPr>
          <w:rFonts w:eastAsia="Times New Roman" w:cs="Times New Roman"/>
          <w:szCs w:val="20"/>
          <w:lang w:eastAsia="en-GB"/>
        </w:rPr>
        <w:t>Th</w:t>
      </w:r>
      <w:r w:rsidR="0051284D">
        <w:rPr>
          <w:rFonts w:eastAsia="Times New Roman" w:cs="Times New Roman"/>
          <w:szCs w:val="20"/>
          <w:lang w:eastAsia="en-GB"/>
        </w:rPr>
        <w:t>e main strength of this</w:t>
      </w:r>
      <w:r w:rsidRPr="00665E6A">
        <w:rPr>
          <w:rFonts w:eastAsia="Times New Roman" w:cs="Times New Roman"/>
          <w:szCs w:val="20"/>
          <w:lang w:eastAsia="en-GB"/>
        </w:rPr>
        <w:t xml:space="preserve"> study </w:t>
      </w:r>
      <w:r w:rsidR="0051284D">
        <w:rPr>
          <w:rFonts w:eastAsia="Times New Roman" w:cs="Times New Roman"/>
          <w:szCs w:val="20"/>
          <w:lang w:eastAsia="en-GB"/>
        </w:rPr>
        <w:t>is that it is the only one</w:t>
      </w:r>
      <w:r w:rsidR="0051284D">
        <w:rPr>
          <w:szCs w:val="20"/>
        </w:rPr>
        <w:t xml:space="preserve"> to </w:t>
      </w:r>
      <w:r w:rsidR="00532F5B" w:rsidRPr="00796BC7">
        <w:rPr>
          <w:szCs w:val="20"/>
        </w:rPr>
        <w:t xml:space="preserve">have collected growth and pubertal information prospectively and been able to relate those measures to </w:t>
      </w:r>
      <w:r w:rsidR="009C527E" w:rsidRPr="00796BC7">
        <w:rPr>
          <w:szCs w:val="20"/>
        </w:rPr>
        <w:t xml:space="preserve">gold standard </w:t>
      </w:r>
      <w:r w:rsidR="00532F5B" w:rsidRPr="00796BC7">
        <w:rPr>
          <w:szCs w:val="20"/>
        </w:rPr>
        <w:t xml:space="preserve">bone outcomes </w:t>
      </w:r>
      <w:r w:rsidR="009C527E" w:rsidRPr="00796BC7">
        <w:rPr>
          <w:szCs w:val="20"/>
        </w:rPr>
        <w:t>in</w:t>
      </w:r>
      <w:r w:rsidR="00532F5B" w:rsidRPr="00796BC7">
        <w:rPr>
          <w:szCs w:val="20"/>
        </w:rPr>
        <w:t xml:space="preserve"> early old-age.  </w:t>
      </w:r>
      <w:r w:rsidR="00326F78" w:rsidRPr="00796BC7">
        <w:rPr>
          <w:szCs w:val="20"/>
        </w:rPr>
        <w:t xml:space="preserve">Second, </w:t>
      </w:r>
      <w:proofErr w:type="spellStart"/>
      <w:r w:rsidR="00326F78" w:rsidRPr="00796BC7">
        <w:rPr>
          <w:szCs w:val="20"/>
        </w:rPr>
        <w:t>pQCT</w:t>
      </w:r>
      <w:proofErr w:type="spellEnd"/>
      <w:r w:rsidR="00326F78" w:rsidRPr="00796BC7">
        <w:rPr>
          <w:szCs w:val="20"/>
        </w:rPr>
        <w:t xml:space="preserve"> as well as</w:t>
      </w:r>
      <w:r w:rsidR="00326F78" w:rsidRPr="00665E6A">
        <w:rPr>
          <w:rFonts w:eastAsia="Times New Roman" w:cs="Times New Roman"/>
          <w:szCs w:val="20"/>
          <w:lang w:eastAsia="en-GB"/>
        </w:rPr>
        <w:t xml:space="preserve"> DXA measurements were taken</w:t>
      </w:r>
      <w:r w:rsidR="0077144E">
        <w:rPr>
          <w:rFonts w:eastAsia="Times New Roman" w:cs="Times New Roman"/>
          <w:szCs w:val="20"/>
          <w:lang w:eastAsia="en-GB"/>
        </w:rPr>
        <w:t xml:space="preserve"> and results were consistent at both weight-bearing sites (lumbar spine and total hip by DXA) and </w:t>
      </w:r>
      <w:proofErr w:type="spellStart"/>
      <w:r w:rsidR="0077144E">
        <w:rPr>
          <w:rFonts w:eastAsia="Times New Roman" w:cs="Times New Roman"/>
          <w:szCs w:val="20"/>
          <w:lang w:eastAsia="en-GB"/>
        </w:rPr>
        <w:t>non weight</w:t>
      </w:r>
      <w:proofErr w:type="spellEnd"/>
      <w:r w:rsidR="0077144E">
        <w:rPr>
          <w:rFonts w:eastAsia="Times New Roman" w:cs="Times New Roman"/>
          <w:szCs w:val="20"/>
          <w:lang w:eastAsia="en-GB"/>
        </w:rPr>
        <w:t xml:space="preserve">-bearing sites (radius by </w:t>
      </w:r>
      <w:proofErr w:type="spellStart"/>
      <w:r w:rsidR="0077144E">
        <w:rPr>
          <w:rFonts w:eastAsia="Times New Roman" w:cs="Times New Roman"/>
          <w:szCs w:val="20"/>
          <w:lang w:eastAsia="en-GB"/>
        </w:rPr>
        <w:t>pQCT</w:t>
      </w:r>
      <w:proofErr w:type="spellEnd"/>
      <w:r w:rsidR="00E124EC">
        <w:rPr>
          <w:rFonts w:eastAsia="Times New Roman" w:cs="Times New Roman"/>
          <w:szCs w:val="20"/>
          <w:lang w:eastAsia="en-GB"/>
        </w:rPr>
        <w:t>)</w:t>
      </w:r>
      <w:r w:rsidR="0077144E">
        <w:rPr>
          <w:rFonts w:eastAsia="Times New Roman" w:cs="Times New Roman"/>
          <w:szCs w:val="20"/>
          <w:lang w:eastAsia="en-GB"/>
        </w:rPr>
        <w:t xml:space="preserve">. </w:t>
      </w:r>
      <w:r w:rsidR="00326F78" w:rsidRPr="00796BC7">
        <w:rPr>
          <w:rFonts w:eastAsia="Times New Roman" w:cs="Times New Roman"/>
          <w:szCs w:val="20"/>
          <w:lang w:eastAsia="en-GB"/>
        </w:rPr>
        <w:t xml:space="preserve"> </w:t>
      </w:r>
      <w:r w:rsidR="0077144E">
        <w:rPr>
          <w:rFonts w:eastAsia="Times New Roman" w:cs="Times New Roman"/>
          <w:szCs w:val="20"/>
          <w:lang w:eastAsia="en-GB"/>
        </w:rPr>
        <w:t xml:space="preserve">Peripheral </w:t>
      </w:r>
      <w:r w:rsidR="00326F78" w:rsidRPr="00665E6A">
        <w:rPr>
          <w:rFonts w:eastAsia="Times New Roman" w:cs="Times New Roman"/>
          <w:szCs w:val="20"/>
          <w:lang w:eastAsia="en-GB"/>
        </w:rPr>
        <w:t xml:space="preserve">QCT </w:t>
      </w:r>
      <w:r w:rsidR="0077144E">
        <w:rPr>
          <w:rFonts w:eastAsia="Times New Roman" w:cs="Times New Roman"/>
          <w:szCs w:val="20"/>
          <w:lang w:eastAsia="en-GB"/>
        </w:rPr>
        <w:t xml:space="preserve">has </w:t>
      </w:r>
      <w:r w:rsidR="0077144E">
        <w:rPr>
          <w:rFonts w:eastAsia="Times New Roman" w:cs="Times New Roman"/>
          <w:szCs w:val="20"/>
          <w:lang w:eastAsia="en-GB"/>
        </w:rPr>
        <w:lastRenderedPageBreak/>
        <w:t xml:space="preserve">advantages over DXA in that </w:t>
      </w:r>
      <w:r w:rsidR="00E124EC">
        <w:rPr>
          <w:rFonts w:eastAsia="Times New Roman" w:cs="Times New Roman"/>
          <w:szCs w:val="20"/>
          <w:lang w:eastAsia="en-GB"/>
        </w:rPr>
        <w:t>measures are volumetric</w:t>
      </w:r>
      <w:r w:rsidR="0077144E">
        <w:rPr>
          <w:rFonts w:eastAsia="Times New Roman" w:cs="Times New Roman"/>
          <w:szCs w:val="20"/>
          <w:lang w:eastAsia="en-GB"/>
        </w:rPr>
        <w:t xml:space="preserve"> and not size </w:t>
      </w:r>
      <w:proofErr w:type="gramStart"/>
      <w:r w:rsidR="0077144E">
        <w:rPr>
          <w:rFonts w:eastAsia="Times New Roman" w:cs="Times New Roman"/>
          <w:szCs w:val="20"/>
          <w:lang w:eastAsia="en-GB"/>
        </w:rPr>
        <w:t>dependent,</w:t>
      </w:r>
      <w:proofErr w:type="gramEnd"/>
      <w:r w:rsidR="0077144E">
        <w:rPr>
          <w:rFonts w:eastAsia="Times New Roman" w:cs="Times New Roman"/>
          <w:szCs w:val="20"/>
          <w:lang w:eastAsia="en-GB"/>
        </w:rPr>
        <w:t xml:space="preserve"> and </w:t>
      </w:r>
      <w:r w:rsidR="00E124EC">
        <w:rPr>
          <w:rFonts w:eastAsia="Times New Roman" w:cs="Times New Roman"/>
          <w:szCs w:val="20"/>
          <w:lang w:eastAsia="en-GB"/>
        </w:rPr>
        <w:t xml:space="preserve">separate </w:t>
      </w:r>
      <w:r w:rsidR="0077144E">
        <w:rPr>
          <w:rFonts w:eastAsia="Times New Roman" w:cs="Times New Roman"/>
          <w:szCs w:val="20"/>
          <w:lang w:eastAsia="en-GB"/>
        </w:rPr>
        <w:t xml:space="preserve">measures of trabecular and cortical compartments allow assessment of </w:t>
      </w:r>
      <w:r w:rsidR="00E124EC">
        <w:rPr>
          <w:rFonts w:eastAsia="Times New Roman" w:cs="Times New Roman"/>
          <w:szCs w:val="20"/>
          <w:lang w:eastAsia="en-GB"/>
        </w:rPr>
        <w:t xml:space="preserve">the </w:t>
      </w:r>
      <w:r w:rsidR="0077144E">
        <w:rPr>
          <w:rFonts w:eastAsia="Times New Roman" w:cs="Times New Roman"/>
          <w:szCs w:val="20"/>
          <w:lang w:eastAsia="en-GB"/>
        </w:rPr>
        <w:t xml:space="preserve">size and </w:t>
      </w:r>
      <w:r w:rsidR="00E124EC">
        <w:rPr>
          <w:rFonts w:eastAsia="Times New Roman" w:cs="Times New Roman"/>
          <w:szCs w:val="20"/>
          <w:lang w:eastAsia="en-GB"/>
        </w:rPr>
        <w:t xml:space="preserve">distribution of </w:t>
      </w:r>
      <w:r w:rsidR="0077144E">
        <w:rPr>
          <w:rFonts w:eastAsia="Times New Roman" w:cs="Times New Roman"/>
          <w:szCs w:val="20"/>
          <w:lang w:eastAsia="en-GB"/>
        </w:rPr>
        <w:t xml:space="preserve">bone which are important predictors of </w:t>
      </w:r>
      <w:r w:rsidR="00E124EC">
        <w:rPr>
          <w:rFonts w:eastAsia="Times New Roman" w:cs="Times New Roman"/>
          <w:szCs w:val="20"/>
          <w:lang w:eastAsia="en-GB"/>
        </w:rPr>
        <w:t xml:space="preserve">bone </w:t>
      </w:r>
      <w:r w:rsidR="0077144E">
        <w:rPr>
          <w:rFonts w:eastAsia="Times New Roman" w:cs="Times New Roman"/>
          <w:szCs w:val="20"/>
          <w:lang w:eastAsia="en-GB"/>
        </w:rPr>
        <w:t xml:space="preserve">strength. </w:t>
      </w:r>
      <w:r w:rsidR="00326F78" w:rsidRPr="00665E6A">
        <w:rPr>
          <w:rFonts w:eastAsia="Times New Roman" w:cs="Times New Roman"/>
          <w:szCs w:val="20"/>
          <w:lang w:eastAsia="en-GB"/>
        </w:rPr>
        <w:t xml:space="preserve">. </w:t>
      </w:r>
      <w:r w:rsidR="00326F78" w:rsidRPr="00796BC7">
        <w:rPr>
          <w:rFonts w:eastAsia="Times New Roman" w:cs="Times New Roman"/>
          <w:szCs w:val="20"/>
          <w:lang w:eastAsia="en-GB"/>
        </w:rPr>
        <w:t>Third, this</w:t>
      </w:r>
      <w:r w:rsidRPr="00665E6A">
        <w:rPr>
          <w:rFonts w:eastAsia="Times New Roman" w:cs="Times New Roman"/>
          <w:szCs w:val="20"/>
          <w:lang w:eastAsia="en-GB"/>
        </w:rPr>
        <w:t xml:space="preserve"> relatively large </w:t>
      </w:r>
      <w:r w:rsidR="00326F78" w:rsidRPr="00796BC7">
        <w:rPr>
          <w:rFonts w:eastAsia="Times New Roman" w:cs="Times New Roman"/>
          <w:szCs w:val="20"/>
          <w:lang w:eastAsia="en-GB"/>
        </w:rPr>
        <w:t xml:space="preserve">British sample </w:t>
      </w:r>
      <w:r w:rsidRPr="00665E6A">
        <w:rPr>
          <w:rFonts w:eastAsia="Times New Roman" w:cs="Times New Roman"/>
          <w:szCs w:val="20"/>
          <w:lang w:eastAsia="en-GB"/>
        </w:rPr>
        <w:t>included men and women, and the narrow age ran</w:t>
      </w:r>
      <w:r w:rsidR="00326F78" w:rsidRPr="00796BC7">
        <w:rPr>
          <w:rFonts w:eastAsia="Times New Roman" w:cs="Times New Roman"/>
          <w:szCs w:val="20"/>
          <w:lang w:eastAsia="en-GB"/>
        </w:rPr>
        <w:t>ge of the sample at assessment l</w:t>
      </w:r>
      <w:r w:rsidRPr="00665E6A">
        <w:rPr>
          <w:rFonts w:eastAsia="Times New Roman" w:cs="Times New Roman"/>
          <w:szCs w:val="20"/>
          <w:lang w:eastAsia="en-GB"/>
        </w:rPr>
        <w:t>imit</w:t>
      </w:r>
      <w:r w:rsidR="00326F78" w:rsidRPr="00796BC7">
        <w:rPr>
          <w:rFonts w:eastAsia="Times New Roman" w:cs="Times New Roman"/>
          <w:szCs w:val="20"/>
          <w:lang w:eastAsia="en-GB"/>
        </w:rPr>
        <w:t xml:space="preserve">s </w:t>
      </w:r>
      <w:r w:rsidRPr="00665E6A">
        <w:rPr>
          <w:rFonts w:eastAsia="Times New Roman" w:cs="Times New Roman"/>
          <w:szCs w:val="20"/>
          <w:lang w:eastAsia="en-GB"/>
        </w:rPr>
        <w:t>potential confounding by age.</w:t>
      </w:r>
    </w:p>
    <w:p w14:paraId="41377F21" w14:textId="77777777" w:rsidR="00326F78" w:rsidRPr="00796BC7" w:rsidRDefault="00326F78" w:rsidP="005E0E61">
      <w:pPr>
        <w:spacing w:after="0" w:line="480" w:lineRule="auto"/>
        <w:rPr>
          <w:rFonts w:eastAsia="Times New Roman" w:cs="Times New Roman"/>
          <w:szCs w:val="20"/>
          <w:lang w:eastAsia="en-GB"/>
        </w:rPr>
      </w:pPr>
    </w:p>
    <w:p w14:paraId="49441E3D" w14:textId="1B59E315" w:rsidR="00665E6A" w:rsidRPr="00665E6A" w:rsidRDefault="00326F78" w:rsidP="004B7E51">
      <w:pPr>
        <w:spacing w:line="480" w:lineRule="auto"/>
        <w:rPr>
          <w:rFonts w:eastAsia="Times New Roman" w:cs="Times New Roman"/>
          <w:szCs w:val="20"/>
          <w:lang w:eastAsia="en-GB"/>
        </w:rPr>
      </w:pPr>
      <w:r w:rsidRPr="00796BC7">
        <w:rPr>
          <w:rFonts w:eastAsia="Times New Roman" w:cs="Times New Roman"/>
          <w:szCs w:val="20"/>
          <w:lang w:eastAsia="en-GB"/>
        </w:rPr>
        <w:t>One limitation is that b</w:t>
      </w:r>
      <w:r w:rsidR="00665E6A" w:rsidRPr="00665E6A">
        <w:rPr>
          <w:rFonts w:eastAsia="Times New Roman" w:cs="Times New Roman"/>
          <w:szCs w:val="20"/>
          <w:lang w:eastAsia="en-GB"/>
        </w:rPr>
        <w:t xml:space="preserve">one was only measured in early old age so we do not know whether the associations with various bone outcomes were the result of peak bone mass or adult bone </w:t>
      </w:r>
      <w:proofErr w:type="gramStart"/>
      <w:r w:rsidR="00665E6A" w:rsidRPr="00665E6A">
        <w:rPr>
          <w:rFonts w:eastAsia="Times New Roman" w:cs="Times New Roman"/>
          <w:szCs w:val="20"/>
          <w:lang w:eastAsia="en-GB"/>
        </w:rPr>
        <w:t>loss</w:t>
      </w:r>
      <w:r w:rsidRPr="00796BC7">
        <w:rPr>
          <w:rFonts w:eastAsia="Times New Roman" w:cs="Times New Roman"/>
          <w:szCs w:val="20"/>
          <w:lang w:eastAsia="en-GB"/>
        </w:rPr>
        <w:t>,</w:t>
      </w:r>
      <w:proofErr w:type="gramEnd"/>
      <w:r w:rsidRPr="00796BC7">
        <w:rPr>
          <w:rFonts w:eastAsia="Times New Roman" w:cs="Times New Roman"/>
          <w:szCs w:val="20"/>
          <w:lang w:eastAsia="en-GB"/>
        </w:rPr>
        <w:t xml:space="preserve"> although we </w:t>
      </w:r>
      <w:r w:rsidR="004B7E51">
        <w:rPr>
          <w:rFonts w:eastAsia="Times New Roman" w:cs="Times New Roman"/>
          <w:szCs w:val="20"/>
          <w:lang w:eastAsia="en-GB"/>
        </w:rPr>
        <w:t>(and others</w:t>
      </w:r>
      <w:r w:rsidR="00973E5E">
        <w:rPr>
          <w:rFonts w:eastAsia="Times New Roman" w:cs="Times New Roman"/>
          <w:szCs w:val="20"/>
          <w:lang w:eastAsia="en-GB"/>
        </w:rPr>
        <w:fldChar w:fldCharType="begin">
          <w:fldData xml:space="preserve">PFJlZm1hbj48Q2l0ZT48QXV0aG9yPkJvbmpvdXI8L0F1dGhvcj48WWVhcj4yMDE0PC9ZZWFyPjxS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</w:fldData>
        </w:fldChar>
      </w:r>
      <w:r w:rsidR="00973E5E">
        <w:rPr>
          <w:rFonts w:eastAsia="Times New Roman" w:cs="Times New Roman"/>
          <w:szCs w:val="20"/>
          <w:lang w:eastAsia="en-GB"/>
        </w:rPr>
        <w:instrText xml:space="preserve"> ADDIN REFMGR.CITE </w:instrText>
      </w:r>
      <w:r w:rsidR="00973E5E">
        <w:rPr>
          <w:rFonts w:eastAsia="Times New Roman" w:cs="Times New Roman"/>
          <w:szCs w:val="20"/>
          <w:lang w:eastAsia="en-GB"/>
        </w:rPr>
        <w:fldChar w:fldCharType="begin">
          <w:fldData xml:space="preserve">PFJlZm1hbj48Q2l0ZT48QXV0aG9yPkJvbmpvdXI8L0F1dGhvcj48WWVhcj4yMDE0PC9ZZWFyPjxS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</w:fldData>
        </w:fldChar>
      </w:r>
      <w:r w:rsidR="00973E5E">
        <w:rPr>
          <w:rFonts w:eastAsia="Times New Roman" w:cs="Times New Roman"/>
          <w:szCs w:val="20"/>
          <w:lang w:eastAsia="en-GB"/>
        </w:rPr>
        <w:instrText xml:space="preserve"> ADDIN EN.CITE.DATA </w:instrText>
      </w:r>
      <w:r w:rsidR="00973E5E">
        <w:rPr>
          <w:rFonts w:eastAsia="Times New Roman" w:cs="Times New Roman"/>
          <w:szCs w:val="20"/>
          <w:lang w:eastAsia="en-GB"/>
        </w:rPr>
      </w:r>
      <w:r w:rsidR="00973E5E">
        <w:rPr>
          <w:rFonts w:eastAsia="Times New Roman" w:cs="Times New Roman"/>
          <w:szCs w:val="20"/>
          <w:lang w:eastAsia="en-GB"/>
        </w:rPr>
        <w:fldChar w:fldCharType="end"/>
      </w:r>
      <w:r w:rsidR="00973E5E">
        <w:rPr>
          <w:rFonts w:eastAsia="Times New Roman" w:cs="Times New Roman"/>
          <w:szCs w:val="20"/>
          <w:lang w:eastAsia="en-GB"/>
        </w:rPr>
      </w:r>
      <w:r w:rsidR="00973E5E">
        <w:rPr>
          <w:rFonts w:eastAsia="Times New Roman" w:cs="Times New Roman"/>
          <w:szCs w:val="20"/>
          <w:lang w:eastAsia="en-GB"/>
        </w:rPr>
        <w:fldChar w:fldCharType="separate"/>
      </w:r>
      <w:r w:rsidR="00973E5E" w:rsidRPr="00973E5E">
        <w:rPr>
          <w:rFonts w:eastAsia="Times New Roman" w:cs="Times New Roman"/>
          <w:noProof/>
          <w:szCs w:val="20"/>
          <w:vertAlign w:val="superscript"/>
          <w:lang w:eastAsia="en-GB"/>
        </w:rPr>
        <w:t>5</w:t>
      </w:r>
      <w:r w:rsidR="00973E5E">
        <w:rPr>
          <w:rFonts w:eastAsia="Times New Roman" w:cs="Times New Roman"/>
          <w:szCs w:val="20"/>
          <w:lang w:eastAsia="en-GB"/>
        </w:rPr>
        <w:fldChar w:fldCharType="end"/>
      </w:r>
      <w:r w:rsidR="004B7E51">
        <w:rPr>
          <w:rFonts w:eastAsia="Times New Roman" w:cs="Times New Roman"/>
          <w:szCs w:val="20"/>
          <w:lang w:eastAsia="en-GB"/>
        </w:rPr>
        <w:t xml:space="preserve">) </w:t>
      </w:r>
      <w:r w:rsidRPr="00796BC7">
        <w:rPr>
          <w:rFonts w:eastAsia="Times New Roman" w:cs="Times New Roman"/>
          <w:szCs w:val="20"/>
          <w:lang w:eastAsia="en-GB"/>
        </w:rPr>
        <w:t>would hypothesis</w:t>
      </w:r>
      <w:r w:rsidR="00F25E53">
        <w:rPr>
          <w:rFonts w:eastAsia="Times New Roman" w:cs="Times New Roman"/>
          <w:szCs w:val="20"/>
          <w:lang w:eastAsia="en-GB"/>
        </w:rPr>
        <w:t>e</w:t>
      </w:r>
      <w:r w:rsidRPr="00796BC7">
        <w:rPr>
          <w:rFonts w:eastAsia="Times New Roman" w:cs="Times New Roman"/>
          <w:szCs w:val="20"/>
          <w:lang w:eastAsia="en-GB"/>
        </w:rPr>
        <w:t xml:space="preserve"> the former would be mo</w:t>
      </w:r>
      <w:r w:rsidR="00F25E53">
        <w:rPr>
          <w:rFonts w:eastAsia="Times New Roman" w:cs="Times New Roman"/>
          <w:szCs w:val="20"/>
          <w:lang w:eastAsia="en-GB"/>
        </w:rPr>
        <w:t>re</w:t>
      </w:r>
      <w:r w:rsidRPr="00796BC7">
        <w:rPr>
          <w:rFonts w:eastAsia="Times New Roman" w:cs="Times New Roman"/>
          <w:szCs w:val="20"/>
          <w:lang w:eastAsia="en-GB"/>
        </w:rPr>
        <w:t xml:space="preserve"> likely</w:t>
      </w:r>
      <w:r w:rsidR="00665E6A" w:rsidRPr="00665E6A">
        <w:rPr>
          <w:rFonts w:eastAsia="Times New Roman" w:cs="Times New Roman"/>
          <w:szCs w:val="20"/>
          <w:lang w:eastAsia="en-GB"/>
        </w:rPr>
        <w:t xml:space="preserve">. A second limitation is that we cannot translate our findings of </w:t>
      </w:r>
      <w:r w:rsidR="00862CA0" w:rsidRPr="00796BC7">
        <w:rPr>
          <w:rFonts w:eastAsia="Times New Roman" w:cs="Times New Roman"/>
          <w:szCs w:val="20"/>
          <w:lang w:eastAsia="en-GB"/>
        </w:rPr>
        <w:t xml:space="preserve">pubertal timing </w:t>
      </w:r>
      <w:r w:rsidR="00665E6A" w:rsidRPr="00665E6A">
        <w:rPr>
          <w:rFonts w:eastAsia="Times New Roman" w:cs="Times New Roman"/>
          <w:szCs w:val="20"/>
          <w:lang w:eastAsia="en-GB"/>
        </w:rPr>
        <w:t>and future bone phenotype to fracture risk until sufficient events have accrued</w:t>
      </w:r>
      <w:r w:rsidR="0033189D">
        <w:rPr>
          <w:rFonts w:eastAsia="Times New Roman" w:cs="Times New Roman"/>
          <w:szCs w:val="20"/>
          <w:lang w:eastAsia="en-GB"/>
        </w:rPr>
        <w:t xml:space="preserve">; however it is known that lower </w:t>
      </w:r>
      <w:r w:rsidR="00925742">
        <w:rPr>
          <w:rFonts w:eastAsia="Times New Roman" w:cs="Times New Roman"/>
          <w:szCs w:val="20"/>
          <w:lang w:eastAsia="en-GB"/>
        </w:rPr>
        <w:t>BMD</w:t>
      </w:r>
      <w:r w:rsidR="0033189D">
        <w:rPr>
          <w:rFonts w:eastAsia="Times New Roman" w:cs="Times New Roman"/>
          <w:szCs w:val="20"/>
          <w:lang w:eastAsia="en-GB"/>
        </w:rPr>
        <w:t xml:space="preserve"> is </w:t>
      </w:r>
      <w:r w:rsidR="005B0DE6">
        <w:rPr>
          <w:rFonts w:eastAsia="Times New Roman" w:cs="Times New Roman"/>
          <w:szCs w:val="20"/>
          <w:lang w:eastAsia="en-GB"/>
        </w:rPr>
        <w:t>predictive of</w:t>
      </w:r>
      <w:r w:rsidR="0033189D">
        <w:rPr>
          <w:rFonts w:eastAsia="Times New Roman" w:cs="Times New Roman"/>
          <w:szCs w:val="20"/>
          <w:lang w:eastAsia="en-GB"/>
        </w:rPr>
        <w:t xml:space="preserve"> future </w:t>
      </w:r>
      <w:r w:rsidR="005B0DE6">
        <w:rPr>
          <w:rFonts w:eastAsia="Times New Roman" w:cs="Times New Roman"/>
          <w:szCs w:val="20"/>
          <w:lang w:eastAsia="en-GB"/>
        </w:rPr>
        <w:t xml:space="preserve">osteoporotic </w:t>
      </w:r>
      <w:r w:rsidR="0033189D" w:rsidRPr="00CF27A7">
        <w:rPr>
          <w:rFonts w:eastAsia="Times New Roman" w:cs="Times New Roman"/>
          <w:szCs w:val="20"/>
          <w:lang w:eastAsia="en-GB"/>
        </w:rPr>
        <w:t>fra</w:t>
      </w:r>
      <w:r w:rsidR="00B73410" w:rsidRPr="00CF27A7">
        <w:rPr>
          <w:rFonts w:eastAsia="Times New Roman" w:cs="Times New Roman"/>
          <w:szCs w:val="20"/>
          <w:lang w:eastAsia="en-GB"/>
        </w:rPr>
        <w:t>cture</w:t>
      </w:r>
      <w:r w:rsidR="00665E6A" w:rsidRPr="00CF27A7">
        <w:rPr>
          <w:rFonts w:eastAsia="Times New Roman" w:cs="Times New Roman"/>
          <w:szCs w:val="20"/>
          <w:lang w:eastAsia="en-GB"/>
        </w:rPr>
        <w:t>.</w:t>
      </w:r>
      <w:r w:rsidR="00973E5E">
        <w:rPr>
          <w:rFonts w:eastAsia="Times New Roman" w:cs="Times New Roman"/>
          <w:szCs w:val="20"/>
          <w:lang w:eastAsia="en-GB"/>
        </w:rPr>
        <w:fldChar w:fldCharType="begin">
          <w:fldData xml:space="preserve">PFJlZm1hbj48Q2l0ZT48QXV0aG9yPkVuZ2Vsa2U8L0F1dGhvcj48WWVhcj4yMDA4PC9ZZWFyPjxS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</w:fldData>
        </w:fldChar>
      </w:r>
      <w:r w:rsidR="00973E5E">
        <w:rPr>
          <w:rFonts w:eastAsia="Times New Roman" w:cs="Times New Roman"/>
          <w:szCs w:val="20"/>
          <w:lang w:eastAsia="en-GB"/>
        </w:rPr>
        <w:instrText xml:space="preserve"> ADDIN REFMGR.CITE </w:instrText>
      </w:r>
      <w:r w:rsidR="00973E5E">
        <w:rPr>
          <w:rFonts w:eastAsia="Times New Roman" w:cs="Times New Roman"/>
          <w:szCs w:val="20"/>
          <w:lang w:eastAsia="en-GB"/>
        </w:rPr>
        <w:fldChar w:fldCharType="begin">
          <w:fldData xml:space="preserve">PFJlZm1hbj48Q2l0ZT48QXV0aG9yPkVuZ2Vsa2U8L0F1dGhvcj48WWVhcj4yMDA4PC9ZZWFyPjxS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</w:fldData>
        </w:fldChar>
      </w:r>
      <w:r w:rsidR="00973E5E">
        <w:rPr>
          <w:rFonts w:eastAsia="Times New Roman" w:cs="Times New Roman"/>
          <w:szCs w:val="20"/>
          <w:lang w:eastAsia="en-GB"/>
        </w:rPr>
        <w:instrText xml:space="preserve"> ADDIN EN.CITE.DATA </w:instrText>
      </w:r>
      <w:r w:rsidR="00973E5E">
        <w:rPr>
          <w:rFonts w:eastAsia="Times New Roman" w:cs="Times New Roman"/>
          <w:szCs w:val="20"/>
          <w:lang w:eastAsia="en-GB"/>
        </w:rPr>
      </w:r>
      <w:r w:rsidR="00973E5E">
        <w:rPr>
          <w:rFonts w:eastAsia="Times New Roman" w:cs="Times New Roman"/>
          <w:szCs w:val="20"/>
          <w:lang w:eastAsia="en-GB"/>
        </w:rPr>
        <w:fldChar w:fldCharType="end"/>
      </w:r>
      <w:r w:rsidR="00973E5E">
        <w:rPr>
          <w:rFonts w:eastAsia="Times New Roman" w:cs="Times New Roman"/>
          <w:szCs w:val="20"/>
          <w:lang w:eastAsia="en-GB"/>
        </w:rPr>
      </w:r>
      <w:r w:rsidR="00973E5E">
        <w:rPr>
          <w:rFonts w:eastAsia="Times New Roman" w:cs="Times New Roman"/>
          <w:szCs w:val="20"/>
          <w:lang w:eastAsia="en-GB"/>
        </w:rPr>
        <w:fldChar w:fldCharType="separate"/>
      </w:r>
      <w:r w:rsidR="00973E5E" w:rsidRPr="00973E5E">
        <w:rPr>
          <w:rFonts w:eastAsia="Times New Roman" w:cs="Times New Roman"/>
          <w:noProof/>
          <w:szCs w:val="20"/>
          <w:vertAlign w:val="superscript"/>
          <w:lang w:eastAsia="en-GB"/>
        </w:rPr>
        <w:t>33,37,38</w:t>
      </w:r>
      <w:r w:rsidR="00973E5E">
        <w:rPr>
          <w:rFonts w:eastAsia="Times New Roman" w:cs="Times New Roman"/>
          <w:szCs w:val="20"/>
          <w:lang w:eastAsia="en-GB"/>
        </w:rPr>
        <w:fldChar w:fldCharType="end"/>
      </w:r>
      <w:r w:rsidR="00665E6A" w:rsidRPr="00CF27A7">
        <w:rPr>
          <w:rFonts w:eastAsia="Times New Roman" w:cs="Times New Roman"/>
          <w:szCs w:val="20"/>
          <w:lang w:eastAsia="en-GB"/>
        </w:rPr>
        <w:t xml:space="preserve"> </w:t>
      </w:r>
      <w:r w:rsidR="00862CA0" w:rsidRPr="00CF27A7">
        <w:rPr>
          <w:rFonts w:eastAsia="Times New Roman" w:cs="Times New Roman"/>
          <w:szCs w:val="20"/>
          <w:lang w:eastAsia="en-GB"/>
        </w:rPr>
        <w:t xml:space="preserve"> </w:t>
      </w:r>
      <w:proofErr w:type="gramStart"/>
      <w:r w:rsidR="00665E6A" w:rsidRPr="00CF27A7">
        <w:rPr>
          <w:rFonts w:eastAsia="Times New Roman" w:cs="Times New Roman"/>
          <w:szCs w:val="20"/>
          <w:lang w:eastAsia="en-GB"/>
        </w:rPr>
        <w:t>A</w:t>
      </w:r>
      <w:proofErr w:type="gramEnd"/>
      <w:r w:rsidR="00665E6A" w:rsidRPr="00CF27A7">
        <w:rPr>
          <w:rFonts w:eastAsia="Times New Roman" w:cs="Times New Roman"/>
          <w:szCs w:val="20"/>
          <w:lang w:eastAsia="en-GB"/>
        </w:rPr>
        <w:t xml:space="preserve"> third</w:t>
      </w:r>
      <w:r w:rsidR="00665E6A" w:rsidRPr="00665E6A">
        <w:rPr>
          <w:rFonts w:eastAsia="Times New Roman" w:cs="Times New Roman"/>
          <w:szCs w:val="20"/>
          <w:lang w:eastAsia="en-GB"/>
        </w:rPr>
        <w:t xml:space="preserve"> limitation of the study was that these analyses were limited to participants who attended a clinic visit. The clinic group were taller and the women were lighter than those who had only a home visit and have also been found </w:t>
      </w:r>
      <w:r w:rsidR="00463DAF">
        <w:rPr>
          <w:rFonts w:eastAsia="Times New Roman" w:cs="Times New Roman"/>
          <w:szCs w:val="20"/>
          <w:lang w:eastAsia="en-GB"/>
        </w:rPr>
        <w:t>to have fewer health conditions</w:t>
      </w:r>
      <w:r w:rsidR="006D6733">
        <w:rPr>
          <w:rFonts w:eastAsia="Times New Roman" w:cs="Times New Roman"/>
          <w:szCs w:val="20"/>
          <w:lang w:eastAsia="en-GB"/>
        </w:rPr>
        <w:t>.</w:t>
      </w:r>
      <w:r w:rsidR="00973E5E">
        <w:rPr>
          <w:rFonts w:eastAsia="Times New Roman" w:cs="Times New Roman"/>
          <w:szCs w:val="20"/>
          <w:lang w:eastAsia="en-GB"/>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973E5E">
        <w:rPr>
          <w:rFonts w:eastAsia="Times New Roman" w:cs="Times New Roman"/>
          <w:szCs w:val="20"/>
          <w:lang w:eastAsia="en-GB"/>
        </w:rPr>
        <w:instrText xml:space="preserve"> ADDIN REFMGR.CITE </w:instrText>
      </w:r>
      <w:r w:rsidR="00973E5E">
        <w:rPr>
          <w:rFonts w:eastAsia="Times New Roman" w:cs="Times New Roman"/>
          <w:szCs w:val="20"/>
          <w:lang w:eastAsia="en-GB"/>
        </w:rPr>
        <w:fldChar w:fldCharType="begin">
          <w:fldData xml:space="preserve">PFJlZm1hbj48Q2l0ZT48QXV0aG9yPlN0YWZmb3JkPC9BdXRob3I+PFllYXI+MjAxMzwvWWVhcj48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</w:fldData>
        </w:fldChar>
      </w:r>
      <w:r w:rsidR="00973E5E">
        <w:rPr>
          <w:rFonts w:eastAsia="Times New Roman" w:cs="Times New Roman"/>
          <w:szCs w:val="20"/>
          <w:lang w:eastAsia="en-GB"/>
        </w:rPr>
        <w:instrText xml:space="preserve"> ADDIN EN.CITE.DATA </w:instrText>
      </w:r>
      <w:r w:rsidR="00973E5E">
        <w:rPr>
          <w:rFonts w:eastAsia="Times New Roman" w:cs="Times New Roman"/>
          <w:szCs w:val="20"/>
          <w:lang w:eastAsia="en-GB"/>
        </w:rPr>
      </w:r>
      <w:r w:rsidR="00973E5E">
        <w:rPr>
          <w:rFonts w:eastAsia="Times New Roman" w:cs="Times New Roman"/>
          <w:szCs w:val="20"/>
          <w:lang w:eastAsia="en-GB"/>
        </w:rPr>
        <w:fldChar w:fldCharType="end"/>
      </w:r>
      <w:r w:rsidR="00973E5E">
        <w:rPr>
          <w:rFonts w:eastAsia="Times New Roman" w:cs="Times New Roman"/>
          <w:szCs w:val="20"/>
          <w:lang w:eastAsia="en-GB"/>
        </w:rPr>
      </w:r>
      <w:r w:rsidR="00973E5E">
        <w:rPr>
          <w:rFonts w:eastAsia="Times New Roman" w:cs="Times New Roman"/>
          <w:szCs w:val="20"/>
          <w:lang w:eastAsia="en-GB"/>
        </w:rPr>
        <w:fldChar w:fldCharType="separate"/>
      </w:r>
      <w:r w:rsidR="00973E5E" w:rsidRPr="00973E5E">
        <w:rPr>
          <w:rFonts w:eastAsia="Times New Roman" w:cs="Times New Roman"/>
          <w:noProof/>
          <w:szCs w:val="20"/>
          <w:vertAlign w:val="superscript"/>
          <w:lang w:eastAsia="en-GB"/>
        </w:rPr>
        <w:t>23</w:t>
      </w:r>
      <w:r w:rsidR="00973E5E">
        <w:rPr>
          <w:rFonts w:eastAsia="Times New Roman" w:cs="Times New Roman"/>
          <w:szCs w:val="20"/>
          <w:lang w:eastAsia="en-GB"/>
        </w:rPr>
        <w:fldChar w:fldCharType="end"/>
      </w:r>
      <w:r w:rsidR="00665E6A" w:rsidRPr="00665E6A">
        <w:rPr>
          <w:rFonts w:eastAsia="Times New Roman" w:cs="Times New Roman"/>
          <w:szCs w:val="20"/>
          <w:lang w:eastAsia="en-GB"/>
        </w:rPr>
        <w:t xml:space="preserve">  However there is no reason to suspect that the associations between </w:t>
      </w:r>
      <w:r w:rsidR="00862CA0" w:rsidRPr="00796BC7">
        <w:rPr>
          <w:rFonts w:eastAsia="Times New Roman" w:cs="Times New Roman"/>
          <w:szCs w:val="20"/>
          <w:lang w:eastAsia="en-GB"/>
        </w:rPr>
        <w:t xml:space="preserve">pubertal markers </w:t>
      </w:r>
      <w:r w:rsidR="00665E6A" w:rsidRPr="00665E6A">
        <w:rPr>
          <w:rFonts w:eastAsia="Times New Roman" w:cs="Times New Roman"/>
          <w:szCs w:val="20"/>
          <w:lang w:eastAsia="en-GB"/>
        </w:rPr>
        <w:t>and the bone outcomes should differ between the two groups at this stage of early ageing. A fourth limitation is that the sample was all born in the early post war period</w:t>
      </w:r>
      <w:r w:rsidR="00862CA0" w:rsidRPr="00796BC7">
        <w:rPr>
          <w:rFonts w:eastAsia="Times New Roman" w:cs="Times New Roman"/>
          <w:szCs w:val="20"/>
          <w:lang w:eastAsia="en-GB"/>
        </w:rPr>
        <w:t>; t</w:t>
      </w:r>
      <w:r w:rsidR="00665E6A" w:rsidRPr="00665E6A">
        <w:rPr>
          <w:rFonts w:eastAsia="Times New Roman" w:cs="Times New Roman"/>
          <w:szCs w:val="20"/>
          <w:lang w:eastAsia="en-GB"/>
        </w:rPr>
        <w:t>herefore our findings may not be generalizable to later born cohorts</w:t>
      </w:r>
      <w:r w:rsidR="00024029" w:rsidRPr="00796BC7">
        <w:rPr>
          <w:rFonts w:eastAsia="Times New Roman" w:cs="Times New Roman"/>
          <w:szCs w:val="20"/>
          <w:lang w:eastAsia="en-GB"/>
        </w:rPr>
        <w:t xml:space="preserve">. </w:t>
      </w:r>
      <w:r w:rsidR="0051284D">
        <w:rPr>
          <w:rFonts w:eastAsia="Times New Roman" w:cs="Times New Roman"/>
          <w:szCs w:val="20"/>
          <w:lang w:eastAsia="en-GB"/>
        </w:rPr>
        <w:t>T</w:t>
      </w:r>
      <w:r w:rsidR="00024029" w:rsidRPr="00796BC7">
        <w:rPr>
          <w:rFonts w:eastAsia="Times New Roman" w:cs="Times New Roman"/>
          <w:szCs w:val="20"/>
          <w:lang w:eastAsia="en-GB"/>
        </w:rPr>
        <w:t>he dec</w:t>
      </w:r>
      <w:r w:rsidR="006D6733">
        <w:rPr>
          <w:rFonts w:eastAsia="Times New Roman" w:cs="Times New Roman"/>
          <w:szCs w:val="20"/>
          <w:lang w:eastAsia="en-GB"/>
        </w:rPr>
        <w:t xml:space="preserve">line in the age at menarche </w:t>
      </w:r>
      <w:r w:rsidR="00024029" w:rsidRPr="00796BC7">
        <w:rPr>
          <w:rFonts w:eastAsia="Times New Roman" w:cs="Times New Roman"/>
          <w:szCs w:val="20"/>
          <w:lang w:eastAsia="en-GB"/>
        </w:rPr>
        <w:t xml:space="preserve">slowed from two months a decade to </w:t>
      </w:r>
      <w:r w:rsidR="005663EC" w:rsidRPr="00796BC7">
        <w:rPr>
          <w:rFonts w:eastAsia="Times New Roman" w:cs="Times New Roman"/>
          <w:szCs w:val="20"/>
          <w:lang w:eastAsia="en-GB"/>
        </w:rPr>
        <w:t>reach 12.8 years in the 1950s and has been relatively st</w:t>
      </w:r>
      <w:r w:rsidR="00C41B1F">
        <w:rPr>
          <w:rFonts w:eastAsia="Times New Roman" w:cs="Times New Roman"/>
          <w:szCs w:val="20"/>
          <w:lang w:eastAsia="en-GB"/>
        </w:rPr>
        <w:t>able since</w:t>
      </w:r>
      <w:r w:rsidR="0051284D">
        <w:rPr>
          <w:rFonts w:eastAsia="Times New Roman" w:cs="Times New Roman"/>
          <w:szCs w:val="20"/>
          <w:lang w:eastAsia="en-GB"/>
        </w:rPr>
        <w:t>;</w:t>
      </w:r>
      <w:r w:rsidR="00973E5E">
        <w:rPr>
          <w:rFonts w:eastAsia="Times New Roman" w:cs="Times New Roman"/>
          <w:szCs w:val="20"/>
          <w:lang w:eastAsia="en-GB"/>
        </w:rPr>
        <w:fldChar w:fldCharType="begin"/>
      </w:r>
      <w:r w:rsidR="00973E5E">
        <w:rPr>
          <w:rFonts w:eastAsia="Times New Roman" w:cs="Times New Roman"/>
          <w:szCs w:val="20"/>
          <w:lang w:eastAsia="en-GB"/>
        </w:rPr>
        <w:instrText xml:space="preserve"> ADDIN REFMGR.CITE &lt;Refman&gt;&lt;Cite&gt;&lt;Author&gt;Swerdlow&lt;/Author&gt;&lt;Year&gt;2001&lt;/Year&gt;&lt;RecNum&gt;1602&lt;/RecNum&gt;&lt;IDText&gt;Cancer incidence and mortality in England and Wales:  trends and risk factors&lt;/IDText&gt;&lt;MDL Ref_Type="Book, Whole"&gt;&lt;Ref_Type&gt;Book, Whole&lt;/Ref_Type&gt;&lt;Ref_ID&gt;1602&lt;/Ref_ID&gt;&lt;Title_Primary&gt;Cancer incidence and mortality in England and Wales:  trends and risk factors&lt;/Title_Primary&gt;&lt;Authors_Primary&gt;Swerdlow,A.&lt;/Authors_Primary&gt;&lt;Authors_Primary&gt;dos Santos Silva,I.&lt;/Authors_Primary&gt;&lt;Authors_Primary&gt;Doll,R.&lt;/Authors_Primary&gt;&lt;Date_Primary&gt;2001&lt;/Date_Primary&gt;&lt;Keywords&gt;and&lt;/Keywords&gt;&lt;Keywords&gt;Breast cancer&lt;/Keywords&gt;&lt;Keywords&gt;cancer&lt;/Keywords&gt;&lt;Keywords&gt;CH16&lt;/Keywords&gt;&lt;Keywords&gt;England&lt;/Keywords&gt;&lt;Keywords&gt;Incidence&lt;/Keywords&gt;&lt;Keywords&gt;mortality&lt;/Keywords&gt;&lt;Keywords&gt;Risk&lt;/Keywords&gt;&lt;Keywords&gt;risk factors&lt;/Keywords&gt;&lt;Keywords&gt;trends&lt;/Keywords&gt;&lt;Keywords&gt;Wales&lt;/Keywords&gt;&lt;Reprint&gt;Not in File&lt;/Reprint&gt;&lt;Pub_Place&gt;Oxford&lt;/Pub_Place&gt;&lt;Publisher&gt;Oxford University Press&lt;/Publisher&gt;&lt;ZZ_WorkformID&gt;2&lt;/ZZ_WorkformID&gt;&lt;/MDL&gt;&lt;/Cite&gt;&lt;/Refman&gt;</w:instrText>
      </w:r>
      <w:r w:rsidR="00973E5E">
        <w:rPr>
          <w:rFonts w:eastAsia="Times New Roman" w:cs="Times New Roman"/>
          <w:szCs w:val="20"/>
          <w:lang w:eastAsia="en-GB"/>
        </w:rPr>
        <w:fldChar w:fldCharType="separate"/>
      </w:r>
      <w:r w:rsidR="00973E5E" w:rsidRPr="00973E5E">
        <w:rPr>
          <w:rFonts w:eastAsia="Times New Roman" w:cs="Times New Roman"/>
          <w:noProof/>
          <w:szCs w:val="20"/>
          <w:vertAlign w:val="superscript"/>
          <w:lang w:eastAsia="en-GB"/>
        </w:rPr>
        <w:t>39</w:t>
      </w:r>
      <w:r w:rsidR="00973E5E">
        <w:rPr>
          <w:rFonts w:eastAsia="Times New Roman" w:cs="Times New Roman"/>
          <w:szCs w:val="20"/>
          <w:lang w:eastAsia="en-GB"/>
        </w:rPr>
        <w:fldChar w:fldCharType="end"/>
      </w:r>
      <w:r w:rsidR="0051284D">
        <w:rPr>
          <w:rFonts w:eastAsia="Times New Roman" w:cs="Times New Roman"/>
          <w:szCs w:val="20"/>
          <w:lang w:eastAsia="en-GB"/>
        </w:rPr>
        <w:t xml:space="preserve"> however</w:t>
      </w:r>
      <w:r w:rsidR="005663EC" w:rsidRPr="00796BC7">
        <w:rPr>
          <w:rFonts w:eastAsia="Times New Roman" w:cs="Times New Roman"/>
          <w:szCs w:val="20"/>
          <w:lang w:eastAsia="en-GB"/>
        </w:rPr>
        <w:t xml:space="preserve">, we do see </w:t>
      </w:r>
      <w:r w:rsidR="00024029" w:rsidRPr="00796BC7">
        <w:rPr>
          <w:rFonts w:eastAsia="Times New Roman" w:cs="Times New Roman"/>
          <w:szCs w:val="20"/>
          <w:lang w:eastAsia="en-GB"/>
        </w:rPr>
        <w:t xml:space="preserve">a secular decline in pubertal timing between </w:t>
      </w:r>
      <w:r w:rsidR="005663EC" w:rsidRPr="00796BC7">
        <w:rPr>
          <w:rFonts w:eastAsia="Times New Roman" w:cs="Times New Roman"/>
          <w:szCs w:val="20"/>
          <w:lang w:eastAsia="en-GB"/>
        </w:rPr>
        <w:t>NSHD participants born in 1946 and ALSPAC participants born 1991-1992</w:t>
      </w:r>
      <w:r w:rsidR="003E09D5">
        <w:rPr>
          <w:rFonts w:eastAsia="Times New Roman" w:cs="Times New Roman"/>
          <w:szCs w:val="20"/>
          <w:lang w:eastAsia="en-GB"/>
        </w:rPr>
        <w:t>.</w:t>
      </w:r>
      <w:r w:rsidR="00973E5E">
        <w:rPr>
          <w:rFonts w:eastAsia="Times New Roman" w:cs="Times New Roman"/>
          <w:szCs w:val="20"/>
          <w:lang w:eastAsia="en-GB"/>
        </w:rPr>
        <w:fldChar w:fldCharType="begin"/>
      </w:r>
      <w:r w:rsidR="00973E5E">
        <w:rPr>
          <w:rFonts w:eastAsia="Times New Roman" w:cs="Times New Roman"/>
          <w:szCs w:val="20"/>
          <w:lang w:eastAsia="en-GB"/>
        </w:rPr>
        <w:instrText xml:space="preserve"> ADDIN REFMGR.CITE &lt;Refman&gt;&lt;Cite&gt;&lt;Author&gt;Cole T.J.&lt;/Author&gt;&lt;Year&gt;2015&lt;/Year&gt;&lt;RecNum&gt;5739&lt;/RecNum&gt;&lt;IDText&gt;Using SITAR to relate pubertal growth to bone health in later life: the MRC National Survey of Health and Development&lt;/IDText&gt;&lt;MDL Ref_Type="Unpublished Work"&gt;&lt;Ref_Type&gt;Unpublished Work&lt;/Ref_Type&gt;&lt;Ref_ID&gt;5739&lt;/Ref_ID&gt;&lt;Title_Primary&gt;Using SITAR to relate pubertal growth to bone health in later life: the MRC National Survey of Health and Development&lt;/Title_Primary&gt;&lt;Authors_Primary&gt;Cole T.J.&lt;/Authors_Primary&gt;&lt;Authors_Primary&gt;Kuh,D.&lt;/Authors_Primary&gt;&lt;Authors_Primary&gt;Johnson,W.&lt;/Authors_Primary&gt;&lt;Authors_Primary&gt;Ward,K.A.&lt;/Authors_Primary&gt;&lt;Authors_Primary&gt;Howe,L.D.&lt;/Authors_Primary&gt;&lt;Authors_Primary&gt;Adams,J.E.&lt;/Authors_Primary&gt;&lt;Authors_Primary&gt;Hardy R.&lt;/Authors_Primary&gt;&lt;Authors_Primary&gt;Ong,K.K.&lt;/Authors_Primary&gt;&lt;Date_Primary&gt;2015&lt;/Date_Primary&gt;&lt;Keywords&gt;growth&lt;/Keywords&gt;&lt;Keywords&gt;bone&lt;/Keywords&gt;&lt;Keywords&gt;Health&lt;/Keywords&gt;&lt;Keywords&gt;LATER LIFE&lt;/Keywords&gt;&lt;Keywords&gt;Life&lt;/Keywords&gt;&lt;Keywords&gt;the&lt;/Keywords&gt;&lt;Keywords&gt;NATIONAL SURVEY&lt;/Keywords&gt;&lt;Keywords&gt;and&lt;/Keywords&gt;&lt;Keywords&gt;development&lt;/Keywords&gt;&lt;Reprint&gt;In File&lt;/Reprint&gt;&lt;ZZ_WorkformID&gt;5&lt;/ZZ_WorkformID&gt;&lt;/MDL&gt;&lt;/Cite&gt;&lt;/Refman&gt;</w:instrText>
      </w:r>
      <w:r w:rsidR="00973E5E">
        <w:rPr>
          <w:rFonts w:eastAsia="Times New Roman" w:cs="Times New Roman"/>
          <w:szCs w:val="20"/>
          <w:lang w:eastAsia="en-GB"/>
        </w:rPr>
        <w:fldChar w:fldCharType="separate"/>
      </w:r>
      <w:r w:rsidR="00973E5E" w:rsidRPr="00973E5E">
        <w:rPr>
          <w:rFonts w:eastAsia="Times New Roman" w:cs="Times New Roman"/>
          <w:noProof/>
          <w:szCs w:val="20"/>
          <w:vertAlign w:val="superscript"/>
          <w:lang w:eastAsia="en-GB"/>
        </w:rPr>
        <w:t>21</w:t>
      </w:r>
      <w:r w:rsidR="00973E5E">
        <w:rPr>
          <w:rFonts w:eastAsia="Times New Roman" w:cs="Times New Roman"/>
          <w:szCs w:val="20"/>
          <w:lang w:eastAsia="en-GB"/>
        </w:rPr>
        <w:fldChar w:fldCharType="end"/>
      </w:r>
      <w:r w:rsidR="0051284D">
        <w:rPr>
          <w:rFonts w:eastAsia="Times New Roman" w:cs="Times New Roman"/>
          <w:szCs w:val="20"/>
          <w:lang w:eastAsia="en-GB"/>
        </w:rPr>
        <w:t xml:space="preserve"> </w:t>
      </w:r>
    </w:p>
    <w:p w14:paraId="58E67D44" w14:textId="77777777" w:rsidR="00DC0FFD" w:rsidRDefault="00DC0FFD" w:rsidP="005E0E61">
      <w:pPr>
        <w:spacing w:after="0" w:line="480" w:lineRule="auto"/>
        <w:rPr>
          <w:b/>
        </w:rPr>
      </w:pPr>
    </w:p>
    <w:p w14:paraId="56D6C9CB" w14:textId="59797855" w:rsidR="00E44842" w:rsidRDefault="00E44842" w:rsidP="005E0E61">
      <w:pPr>
        <w:spacing w:after="0" w:line="480" w:lineRule="auto"/>
        <w:rPr>
          <w:b/>
        </w:rPr>
      </w:pPr>
      <w:r>
        <w:rPr>
          <w:b/>
        </w:rPr>
        <w:t>Conclusion</w:t>
      </w:r>
      <w:r w:rsidR="00532F5B">
        <w:rPr>
          <w:b/>
        </w:rPr>
        <w:t>s</w:t>
      </w:r>
    </w:p>
    <w:p w14:paraId="42CF33EA" w14:textId="27C17BA1" w:rsidR="00463DAF" w:rsidRDefault="00463DAF" w:rsidP="005E0E61">
      <w:pPr>
        <w:spacing w:after="0" w:line="480" w:lineRule="auto"/>
      </w:pPr>
      <w:r w:rsidRPr="00463DAF">
        <w:rPr>
          <w:bCs/>
          <w:lang w:val="en-US"/>
        </w:rPr>
        <w:t xml:space="preserve">The association between the timing of puberty and BMD persists into early old age.  The </w:t>
      </w:r>
      <w:r w:rsidRPr="00463DAF">
        <w:t xml:space="preserve">9-10% lower </w:t>
      </w:r>
      <w:r w:rsidR="004C7D57">
        <w:t xml:space="preserve">peripheral </w:t>
      </w:r>
      <w:r w:rsidRPr="00463DAF">
        <w:t xml:space="preserve">trabecular </w:t>
      </w:r>
      <w:proofErr w:type="spellStart"/>
      <w:r w:rsidRPr="00463DAF">
        <w:t>vBMD</w:t>
      </w:r>
      <w:proofErr w:type="spellEnd"/>
      <w:r w:rsidRPr="00463DAF">
        <w:t xml:space="preserve"> in later compared with earlier </w:t>
      </w:r>
      <w:proofErr w:type="spellStart"/>
      <w:r w:rsidRPr="00463DAF">
        <w:t>maturers</w:t>
      </w:r>
      <w:proofErr w:type="spellEnd"/>
      <w:r w:rsidRPr="00463DAF">
        <w:t xml:space="preserve"> could be clinically important given a rate of bone loss from midlife of 1-2% a year, and </w:t>
      </w:r>
      <w:r w:rsidR="0033189D">
        <w:t xml:space="preserve">the </w:t>
      </w:r>
      <w:r w:rsidR="00204696">
        <w:t xml:space="preserve">negative </w:t>
      </w:r>
      <w:r w:rsidRPr="00463DAF">
        <w:t>association between BMD and fracture.</w:t>
      </w:r>
    </w:p>
    <w:p w14:paraId="63A70D17" w14:textId="77777777" w:rsidR="00AB7AB0" w:rsidRPr="00463DAF" w:rsidRDefault="00AB7AB0" w:rsidP="005E0E61">
      <w:pPr>
        <w:spacing w:after="0" w:line="480" w:lineRule="auto"/>
      </w:pPr>
    </w:p>
    <w:p w14:paraId="4EEFAC33" w14:textId="00E81CD7" w:rsidR="00E44842" w:rsidRDefault="00AB7AB0" w:rsidP="005E0E61">
      <w:pPr>
        <w:spacing w:after="0" w:line="480" w:lineRule="auto"/>
        <w:rPr>
          <w:b/>
        </w:rPr>
      </w:pPr>
      <w:r>
        <w:rPr>
          <w:b/>
        </w:rPr>
        <w:t>Funding</w:t>
      </w:r>
    </w:p>
    <w:p w14:paraId="11832D90" w14:textId="0E4BE7A3" w:rsidR="00AB7AB0" w:rsidRPr="00225D0B" w:rsidRDefault="00AB7AB0" w:rsidP="005E0E61">
      <w:pPr>
        <w:spacing w:after="0" w:line="480" w:lineRule="auto"/>
        <w:rPr>
          <w:b/>
          <w:szCs w:val="20"/>
        </w:rPr>
      </w:pPr>
      <w:r w:rsidRPr="00225D0B">
        <w:rPr>
          <w:szCs w:val="20"/>
        </w:rPr>
        <w:t xml:space="preserve">This work was supported by the </w:t>
      </w:r>
      <w:r w:rsidR="00D06140" w:rsidRPr="00225D0B">
        <w:rPr>
          <w:szCs w:val="20"/>
        </w:rPr>
        <w:t xml:space="preserve">UK </w:t>
      </w:r>
      <w:r w:rsidRPr="00225D0B">
        <w:rPr>
          <w:szCs w:val="20"/>
        </w:rPr>
        <w:t>Medical Research Council</w:t>
      </w:r>
      <w:r w:rsidR="00D06140" w:rsidRPr="00DB77F4">
        <w:rPr>
          <w:szCs w:val="20"/>
        </w:rPr>
        <w:t xml:space="preserve"> which provides core funding for the MRC National Survey of Health and Development and supports</w:t>
      </w:r>
      <w:r w:rsidR="00B1722B" w:rsidRPr="00DB77F4">
        <w:rPr>
          <w:szCs w:val="20"/>
        </w:rPr>
        <w:t xml:space="preserve"> DK, SM, RH by </w:t>
      </w:r>
      <w:r w:rsidRPr="00DB77F4">
        <w:rPr>
          <w:szCs w:val="20"/>
        </w:rPr>
        <w:t>MC_UU_12019/1</w:t>
      </w:r>
      <w:r w:rsidR="00BE610A" w:rsidRPr="00DB77F4">
        <w:rPr>
          <w:szCs w:val="20"/>
        </w:rPr>
        <w:t>,</w:t>
      </w:r>
      <w:r w:rsidRPr="00DB77F4">
        <w:rPr>
          <w:szCs w:val="20"/>
        </w:rPr>
        <w:t xml:space="preserve"> MC_UU_12019/4</w:t>
      </w:r>
      <w:r w:rsidR="00B1722B" w:rsidRPr="00DB77F4">
        <w:rPr>
          <w:szCs w:val="20"/>
        </w:rPr>
        <w:t xml:space="preserve">, KW by </w:t>
      </w:r>
      <w:r w:rsidR="00663D11" w:rsidRPr="00DB77F4">
        <w:rPr>
          <w:szCs w:val="20"/>
          <w:lang w:eastAsia="en-GB"/>
        </w:rPr>
        <w:t>U105960371</w:t>
      </w:r>
      <w:r w:rsidR="00B1722B" w:rsidRPr="00DB77F4">
        <w:rPr>
          <w:szCs w:val="20"/>
          <w:lang w:eastAsia="en-GB"/>
        </w:rPr>
        <w:t xml:space="preserve">, and </w:t>
      </w:r>
      <w:r w:rsidR="00B1722B" w:rsidRPr="00DA55B3">
        <w:rPr>
          <w:rFonts w:eastAsia="Times New Roman"/>
          <w:color w:val="000000"/>
          <w:szCs w:val="20"/>
        </w:rPr>
        <w:t>TJC by MR/M012069/1</w:t>
      </w:r>
      <w:r w:rsidR="005D3394" w:rsidRPr="00DA55B3">
        <w:rPr>
          <w:rFonts w:eastAsia="Times New Roman"/>
          <w:color w:val="000000"/>
          <w:szCs w:val="20"/>
        </w:rPr>
        <w:t xml:space="preserve">. </w:t>
      </w:r>
      <w:r w:rsidR="00D06140" w:rsidRPr="00DA55B3">
        <w:rPr>
          <w:rFonts w:eastAsia="Times New Roman"/>
          <w:color w:val="000000"/>
          <w:szCs w:val="20"/>
        </w:rPr>
        <w:t xml:space="preserve"> The UK Medical Research Council and the </w:t>
      </w:r>
      <w:proofErr w:type="spellStart"/>
      <w:r w:rsidR="00D06140" w:rsidRPr="00DA55B3">
        <w:rPr>
          <w:rFonts w:eastAsia="Times New Roman"/>
          <w:color w:val="000000"/>
          <w:szCs w:val="20"/>
        </w:rPr>
        <w:t>Wellcome</w:t>
      </w:r>
      <w:proofErr w:type="spellEnd"/>
      <w:r w:rsidR="00D06140" w:rsidRPr="00DA55B3">
        <w:rPr>
          <w:rFonts w:eastAsia="Times New Roman"/>
          <w:color w:val="000000"/>
          <w:szCs w:val="20"/>
        </w:rPr>
        <w:t xml:space="preserve"> Trust (Grant ref: 092731) and the University of Bristol provide core support for ALSPAC.</w:t>
      </w:r>
    </w:p>
    <w:p w14:paraId="657EBEA6" w14:textId="77777777" w:rsidR="00D06140" w:rsidRPr="00D06140" w:rsidRDefault="00D06140" w:rsidP="00D06140">
      <w:pPr>
        <w:spacing w:before="100" w:beforeAutospacing="1" w:after="100" w:afterAutospacing="1" w:line="480" w:lineRule="auto"/>
        <w:rPr>
          <w:rFonts w:eastAsia="Times New Roman" w:cs="Times New Roman"/>
          <w:b/>
          <w:szCs w:val="20"/>
          <w:lang w:eastAsia="en-GB"/>
        </w:rPr>
      </w:pPr>
      <w:r w:rsidRPr="00D06140">
        <w:rPr>
          <w:rFonts w:eastAsia="Times New Roman" w:cs="Times New Roman"/>
          <w:b/>
          <w:szCs w:val="20"/>
          <w:lang w:eastAsia="en-GB"/>
        </w:rPr>
        <w:t>Acknowledgements</w:t>
      </w:r>
    </w:p>
    <w:p w14:paraId="28E1AF30" w14:textId="45A25B93" w:rsidR="00DF06FA" w:rsidRDefault="00E17AB4" w:rsidP="00171061">
      <w:pPr>
        <w:autoSpaceDE w:val="0"/>
        <w:autoSpaceDN w:val="0"/>
        <w:adjustRightInd w:val="0"/>
        <w:spacing w:before="100" w:beforeAutospacing="1" w:after="100" w:afterAutospacing="1" w:line="480" w:lineRule="auto"/>
        <w:rPr>
          <w:rFonts w:eastAsia="Times New Roman" w:cs="Times New Roman"/>
          <w:szCs w:val="20"/>
        </w:rPr>
      </w:pPr>
      <w:r>
        <w:rPr>
          <w:rFonts w:eastAsia="Times New Roman" w:cs="Times New Roman"/>
          <w:szCs w:val="20"/>
        </w:rPr>
        <w:t xml:space="preserve">The authors would like to thank the </w:t>
      </w:r>
      <w:r w:rsidR="00EF2450">
        <w:rPr>
          <w:rFonts w:eastAsia="Times New Roman" w:cs="Times New Roman"/>
          <w:szCs w:val="20"/>
        </w:rPr>
        <w:t>two an</w:t>
      </w:r>
      <w:r w:rsidR="0036134E">
        <w:rPr>
          <w:rFonts w:eastAsia="Times New Roman" w:cs="Times New Roman"/>
          <w:szCs w:val="20"/>
        </w:rPr>
        <w:t xml:space="preserve">onymous </w:t>
      </w:r>
      <w:r>
        <w:rPr>
          <w:rFonts w:eastAsia="Times New Roman" w:cs="Times New Roman"/>
          <w:szCs w:val="20"/>
        </w:rPr>
        <w:t xml:space="preserve">reviewers for their </w:t>
      </w:r>
      <w:r w:rsidR="0036134E">
        <w:rPr>
          <w:rFonts w:eastAsia="Times New Roman" w:cs="Times New Roman"/>
          <w:szCs w:val="20"/>
        </w:rPr>
        <w:t>insightful</w:t>
      </w:r>
      <w:r>
        <w:rPr>
          <w:rFonts w:eastAsia="Times New Roman" w:cs="Times New Roman"/>
          <w:szCs w:val="20"/>
        </w:rPr>
        <w:t xml:space="preserve"> comments that strengthened this paper. </w:t>
      </w:r>
      <w:r w:rsidR="00D06140" w:rsidRPr="00D06140">
        <w:rPr>
          <w:rFonts w:eastAsia="Times New Roman" w:cs="Times New Roman"/>
          <w:szCs w:val="20"/>
        </w:rPr>
        <w:t>The authors are grateful to NSHD study members who took part in th</w:t>
      </w:r>
      <w:r w:rsidR="00D06140">
        <w:rPr>
          <w:rFonts w:eastAsia="Times New Roman" w:cs="Times New Roman"/>
          <w:szCs w:val="20"/>
        </w:rPr>
        <w:t>e clinic</w:t>
      </w:r>
      <w:r w:rsidR="00D06140" w:rsidRPr="00D06140">
        <w:rPr>
          <w:rFonts w:eastAsia="Times New Roman" w:cs="Times New Roman"/>
          <w:szCs w:val="20"/>
        </w:rPr>
        <w:t xml:space="preserve"> data collection for their continuing support. We thank members of the NSHD scientific and data collection teams at the following centres: MRC Unit for Lifelong Health and Ageing; Welcome Trust (WT) Clinical Research Facility (CRF) Manchester; WTCRF and Medical Physics at the Western General Hospital in Edinburgh; WTCRF and Department of Nuclear Medicine at University Hospital Birmingham; WTCRF and the Department of Nuclear Medicine at University College London Hospital; CRF and the Department of Medical Physics at the University Hospital of Wales; CRF and Twin Research Unit at St Thomas’ Hospital London. </w:t>
      </w:r>
      <w:r w:rsidR="00D06140">
        <w:rPr>
          <w:rFonts w:eastAsia="Times New Roman" w:cs="Times New Roman"/>
          <w:szCs w:val="20"/>
        </w:rPr>
        <w:t xml:space="preserve"> We are also extremely grateful to all the families who took part in ALSPAC, the midwives for their help in recruiting them, and the whole ALSPAC team, which includes interviewers, computer and laboratory technicians, clerical workers, research scientists, volunteers, man</w:t>
      </w:r>
      <w:r w:rsidR="00171061">
        <w:rPr>
          <w:rFonts w:eastAsia="Times New Roman" w:cs="Times New Roman"/>
          <w:szCs w:val="20"/>
        </w:rPr>
        <w:t>agers, receptionists and nurses.</w:t>
      </w:r>
    </w:p>
    <w:p w14:paraId="67427301" w14:textId="784DE258" w:rsidR="007E524E" w:rsidRDefault="007E524E" w:rsidP="00171061">
      <w:pPr>
        <w:autoSpaceDE w:val="0"/>
        <w:autoSpaceDN w:val="0"/>
        <w:adjustRightInd w:val="0"/>
        <w:spacing w:before="100" w:beforeAutospacing="1" w:after="100" w:afterAutospacing="1" w:line="480" w:lineRule="auto"/>
        <w:rPr>
          <w:rFonts w:eastAsia="Times New Roman" w:cs="Times New Roman"/>
          <w:szCs w:val="20"/>
        </w:rPr>
      </w:pPr>
      <w:r>
        <w:rPr>
          <w:rFonts w:eastAsia="Times New Roman" w:cs="Times New Roman"/>
          <w:szCs w:val="20"/>
        </w:rPr>
        <w:t>Conflict of Interest:</w:t>
      </w:r>
      <w:r w:rsidRPr="007E524E">
        <w:t xml:space="preserve"> </w:t>
      </w:r>
      <w:r w:rsidRPr="007E524E">
        <w:rPr>
          <w:rFonts w:eastAsia="Times New Roman" w:cs="Times New Roman"/>
          <w:szCs w:val="20"/>
        </w:rPr>
        <w:t xml:space="preserve">C.C. has received consultancy, lecture fees and honoraria from Alliance for Better Bone Health, Amgen, Eli Lilly, GSK, Medtronic, Merck, Novartis, Pfizer, Roche, </w:t>
      </w:r>
      <w:proofErr w:type="spellStart"/>
      <w:r w:rsidRPr="007E524E">
        <w:rPr>
          <w:rFonts w:eastAsia="Times New Roman" w:cs="Times New Roman"/>
          <w:szCs w:val="20"/>
        </w:rPr>
        <w:t>Servier</w:t>
      </w:r>
      <w:proofErr w:type="spellEnd"/>
      <w:r w:rsidRPr="007E524E">
        <w:rPr>
          <w:rFonts w:eastAsia="Times New Roman" w:cs="Times New Roman"/>
          <w:szCs w:val="20"/>
        </w:rPr>
        <w:t>, Takeda and UCB.</w:t>
      </w:r>
      <w:bookmarkStart w:id="0" w:name="_GoBack"/>
      <w:bookmarkEnd w:id="0"/>
    </w:p>
    <w:p w14:paraId="45D67C06" w14:textId="77777777" w:rsidR="006C7CD4" w:rsidRDefault="006C7CD4" w:rsidP="006C7CD4">
      <w:pPr>
        <w:autoSpaceDE w:val="0"/>
        <w:autoSpaceDN w:val="0"/>
        <w:adjustRightInd w:val="0"/>
        <w:spacing w:before="100" w:beforeAutospacing="1" w:after="100" w:afterAutospacing="1" w:line="480" w:lineRule="auto"/>
        <w:rPr>
          <w:rFonts w:eastAsia="Times New Roman" w:cs="Times New Roman"/>
          <w:szCs w:val="20"/>
        </w:rPr>
      </w:pPr>
      <w:r>
        <w:rPr>
          <w:rFonts w:eastAsia="Times New Roman" w:cs="Times New Roman"/>
          <w:szCs w:val="20"/>
        </w:rPr>
        <w:lastRenderedPageBreak/>
        <w:t xml:space="preserve">Figure legend: Percentage difference in peripheral trabecular </w:t>
      </w:r>
      <w:proofErr w:type="spellStart"/>
      <w:r>
        <w:rPr>
          <w:rFonts w:eastAsia="Times New Roman" w:cs="Times New Roman"/>
          <w:szCs w:val="20"/>
        </w:rPr>
        <w:t>vBMD</w:t>
      </w:r>
      <w:proofErr w:type="spellEnd"/>
      <w:r>
        <w:rPr>
          <w:rFonts w:eastAsia="Times New Roman" w:cs="Times New Roman"/>
          <w:szCs w:val="20"/>
        </w:rPr>
        <w:t xml:space="preserve"> by a) pubertal timing and b) height tempo</w:t>
      </w:r>
    </w:p>
    <w:p w14:paraId="61EF92E1" w14:textId="77777777" w:rsidR="00973E5E" w:rsidRDefault="00973E5E" w:rsidP="00171061">
      <w:pPr>
        <w:autoSpaceDE w:val="0"/>
        <w:autoSpaceDN w:val="0"/>
        <w:adjustRightInd w:val="0"/>
        <w:spacing w:before="100" w:beforeAutospacing="1" w:after="100" w:afterAutospacing="1" w:line="480" w:lineRule="auto"/>
      </w:pPr>
    </w:p>
    <w:p w14:paraId="1B87B41D" w14:textId="77777777" w:rsidR="00973E5E" w:rsidRDefault="00973E5E" w:rsidP="00171061">
      <w:pPr>
        <w:autoSpaceDE w:val="0"/>
        <w:autoSpaceDN w:val="0"/>
        <w:adjustRightInd w:val="0"/>
        <w:spacing w:before="100" w:beforeAutospacing="1" w:after="100" w:afterAutospacing="1" w:line="480" w:lineRule="auto"/>
      </w:pPr>
    </w:p>
    <w:p w14:paraId="4C0E777C" w14:textId="77777777" w:rsidR="00973E5E" w:rsidRDefault="00973E5E" w:rsidP="00973E5E">
      <w:pPr>
        <w:jc w:val="center"/>
        <w:rPr>
          <w:noProof/>
        </w:rPr>
      </w:pPr>
      <w:r>
        <w:fldChar w:fldCharType="begin"/>
      </w:r>
      <w:r>
        <w:instrText xml:space="preserve"> ADDIN REFMGR.REFLIST </w:instrText>
      </w:r>
      <w:r>
        <w:fldChar w:fldCharType="separate"/>
      </w:r>
      <w:r>
        <w:rPr>
          <w:noProof/>
        </w:rPr>
        <w:t>Reference List</w:t>
      </w:r>
    </w:p>
    <w:p w14:paraId="4E1E7B65" w14:textId="77777777" w:rsidR="00973E5E" w:rsidRDefault="00973E5E" w:rsidP="00973E5E">
      <w:pPr>
        <w:jc w:val="center"/>
        <w:rPr>
          <w:noProof/>
        </w:rPr>
      </w:pPr>
    </w:p>
    <w:p w14:paraId="389C44A1" w14:textId="77777777" w:rsidR="00973E5E" w:rsidRDefault="00973E5E" w:rsidP="00973E5E">
      <w:pPr>
        <w:tabs>
          <w:tab w:val="right" w:pos="540"/>
          <w:tab w:val="left" w:pos="720"/>
        </w:tabs>
        <w:spacing w:after="240" w:line="240" w:lineRule="auto"/>
        <w:ind w:left="720" w:hanging="720"/>
        <w:rPr>
          <w:noProof/>
        </w:rPr>
      </w:pPr>
      <w:r>
        <w:rPr>
          <w:noProof/>
        </w:rPr>
        <w:tab/>
        <w:t xml:space="preserve">(1) </w:t>
      </w:r>
      <w:r>
        <w:rPr>
          <w:noProof/>
        </w:rPr>
        <w:tab/>
        <w:t>Bailey DA, Heather ADM, McKay HA, Whiting S, Mirwald R. Calcium accretion in girls and boys during puberty: A longitudinal analysis. Journal of Bone and Mineral Research 2000 Nov;15(11):2245-50.</w:t>
      </w:r>
    </w:p>
    <w:p w14:paraId="1D1E0767" w14:textId="77777777" w:rsidR="00973E5E" w:rsidRDefault="00973E5E" w:rsidP="00973E5E">
      <w:pPr>
        <w:tabs>
          <w:tab w:val="right" w:pos="540"/>
          <w:tab w:val="left" w:pos="720"/>
        </w:tabs>
        <w:spacing w:after="240" w:line="240" w:lineRule="auto"/>
        <w:ind w:left="720" w:hanging="720"/>
        <w:rPr>
          <w:noProof/>
        </w:rPr>
      </w:pPr>
      <w:r>
        <w:rPr>
          <w:noProof/>
        </w:rPr>
        <w:tab/>
        <w:t xml:space="preserve">(2) </w:t>
      </w:r>
      <w:r>
        <w:rPr>
          <w:noProof/>
        </w:rPr>
        <w:tab/>
        <w:t>Baxter-Jones AD, Faulkner RA, Forwood MR, Mirwald RL, Bailey DA. Bone mineral accrual from 8 to 30 years of age: an estimation of peak bone mass. J Bone Miner Res 2011 Aug;26(8):1729-39.</w:t>
      </w:r>
    </w:p>
    <w:p w14:paraId="5116F9FF" w14:textId="77777777" w:rsidR="00973E5E" w:rsidRDefault="00973E5E" w:rsidP="00973E5E">
      <w:pPr>
        <w:tabs>
          <w:tab w:val="right" w:pos="540"/>
          <w:tab w:val="left" w:pos="720"/>
        </w:tabs>
        <w:spacing w:after="240" w:line="240" w:lineRule="auto"/>
        <w:ind w:left="720" w:hanging="720"/>
        <w:rPr>
          <w:noProof/>
        </w:rPr>
      </w:pPr>
      <w:r>
        <w:rPr>
          <w:noProof/>
        </w:rPr>
        <w:tab/>
        <w:t xml:space="preserve">(3) </w:t>
      </w:r>
      <w:r>
        <w:rPr>
          <w:noProof/>
        </w:rPr>
        <w:tab/>
        <w:t>Cooper C, Eriksson JG, Forsen T, Osmond C, Tuomilehto J, Barker DJP. Maternal height, childhood growth and risk of hip fracture in later life:  a longitudinal study. Osteoporos Int 2001;12:623.</w:t>
      </w:r>
    </w:p>
    <w:p w14:paraId="7743DE00" w14:textId="77777777" w:rsidR="00973E5E" w:rsidRDefault="00973E5E" w:rsidP="00973E5E">
      <w:pPr>
        <w:tabs>
          <w:tab w:val="right" w:pos="540"/>
          <w:tab w:val="left" w:pos="720"/>
        </w:tabs>
        <w:spacing w:after="240" w:line="240" w:lineRule="auto"/>
        <w:ind w:left="720" w:hanging="720"/>
        <w:rPr>
          <w:noProof/>
        </w:rPr>
      </w:pPr>
      <w:r>
        <w:rPr>
          <w:noProof/>
        </w:rPr>
        <w:tab/>
        <w:t xml:space="preserve">(4) </w:t>
      </w:r>
      <w:r>
        <w:rPr>
          <w:noProof/>
        </w:rPr>
        <w:tab/>
        <w:t>Javaid MK, Eriksson JG, Kajantie E, et al. Growth in childhood predicts hip fracture risk in later life. Osteoporosis International 2011 Jan;22(1):69-73.</w:t>
      </w:r>
    </w:p>
    <w:p w14:paraId="6BF3FBD1" w14:textId="77777777" w:rsidR="00973E5E" w:rsidRDefault="00973E5E" w:rsidP="00973E5E">
      <w:pPr>
        <w:tabs>
          <w:tab w:val="right" w:pos="540"/>
          <w:tab w:val="left" w:pos="720"/>
        </w:tabs>
        <w:spacing w:after="240" w:line="240" w:lineRule="auto"/>
        <w:ind w:left="720" w:hanging="720"/>
        <w:rPr>
          <w:noProof/>
        </w:rPr>
      </w:pPr>
      <w:r>
        <w:rPr>
          <w:noProof/>
        </w:rPr>
        <w:tab/>
        <w:t xml:space="preserve">(5) </w:t>
      </w:r>
      <w:r>
        <w:rPr>
          <w:noProof/>
        </w:rPr>
        <w:tab/>
        <w:t>Bonjour JP, Chevalley T. Pubertal timing, bone acquisition, and risk of fracture throughout life. Endocr Rev 2014 Oct;35(5):820-47.</w:t>
      </w:r>
    </w:p>
    <w:p w14:paraId="2DDCDE44" w14:textId="77777777" w:rsidR="00973E5E" w:rsidRDefault="00973E5E" w:rsidP="00973E5E">
      <w:pPr>
        <w:tabs>
          <w:tab w:val="right" w:pos="540"/>
          <w:tab w:val="left" w:pos="720"/>
        </w:tabs>
        <w:spacing w:after="240" w:line="240" w:lineRule="auto"/>
        <w:ind w:left="720" w:hanging="720"/>
        <w:rPr>
          <w:noProof/>
        </w:rPr>
      </w:pPr>
      <w:r>
        <w:rPr>
          <w:noProof/>
        </w:rPr>
        <w:tab/>
        <w:t xml:space="preserve">(6) </w:t>
      </w:r>
      <w:r>
        <w:rPr>
          <w:noProof/>
        </w:rPr>
        <w:tab/>
        <w:t>Day FR, Bulik-Sullivan B, Hinds DA, et al. Shared genetic aetiology of puberty timing between sexes and with health-related outcomes. Nat Commun 2015;6:8842.</w:t>
      </w:r>
    </w:p>
    <w:p w14:paraId="1069ABE6" w14:textId="77777777" w:rsidR="00973E5E" w:rsidRDefault="00973E5E" w:rsidP="00973E5E">
      <w:pPr>
        <w:tabs>
          <w:tab w:val="right" w:pos="540"/>
          <w:tab w:val="left" w:pos="720"/>
        </w:tabs>
        <w:spacing w:after="240" w:line="240" w:lineRule="auto"/>
        <w:ind w:left="720" w:hanging="720"/>
        <w:rPr>
          <w:noProof/>
        </w:rPr>
      </w:pPr>
      <w:r>
        <w:rPr>
          <w:noProof/>
        </w:rPr>
        <w:tab/>
        <w:t xml:space="preserve">(7) </w:t>
      </w:r>
      <w:r>
        <w:rPr>
          <w:noProof/>
        </w:rPr>
        <w:tab/>
        <w:t>Cooper R, Blell M, Hardy R, et al. Validity of age at menarche self-reported in adulthood. J Epidemiol Community Health 2006 Nov;60(11):993-7.</w:t>
      </w:r>
    </w:p>
    <w:p w14:paraId="55360730" w14:textId="77777777" w:rsidR="00973E5E" w:rsidRDefault="00973E5E" w:rsidP="00973E5E">
      <w:pPr>
        <w:tabs>
          <w:tab w:val="right" w:pos="540"/>
          <w:tab w:val="left" w:pos="720"/>
        </w:tabs>
        <w:spacing w:after="240" w:line="240" w:lineRule="auto"/>
        <w:ind w:left="720" w:hanging="720"/>
        <w:rPr>
          <w:noProof/>
        </w:rPr>
      </w:pPr>
      <w:r>
        <w:rPr>
          <w:noProof/>
        </w:rPr>
        <w:tab/>
        <w:t xml:space="preserve">(8) </w:t>
      </w:r>
      <w:r>
        <w:rPr>
          <w:noProof/>
        </w:rPr>
        <w:tab/>
        <w:t>Ito M, Yamada M, Hayashi K, Ohki M, Uetani M, Nakamura T. Relation of early menarche to high bone mineral density. Calcif Tissue Int 1995 Jul;57(1):11-4.</w:t>
      </w:r>
    </w:p>
    <w:p w14:paraId="44C97C9E" w14:textId="77777777" w:rsidR="00973E5E" w:rsidRDefault="00973E5E" w:rsidP="00973E5E">
      <w:pPr>
        <w:tabs>
          <w:tab w:val="right" w:pos="540"/>
          <w:tab w:val="left" w:pos="720"/>
        </w:tabs>
        <w:spacing w:after="240" w:line="240" w:lineRule="auto"/>
        <w:ind w:left="720" w:hanging="720"/>
        <w:rPr>
          <w:noProof/>
        </w:rPr>
      </w:pPr>
      <w:r>
        <w:rPr>
          <w:noProof/>
        </w:rPr>
        <w:tab/>
        <w:t xml:space="preserve">(9) </w:t>
      </w:r>
      <w:r>
        <w:rPr>
          <w:noProof/>
        </w:rPr>
        <w:tab/>
        <w:t>Fox KM, Magaziner J, Sherwin R, et al. Reproductive correlates of bone mass in elderly women. Study of Osteoporotic Fractures Research Group. J Bone Miner Res 1993 Aug;8(8):901-8.</w:t>
      </w:r>
    </w:p>
    <w:p w14:paraId="2A9097EB" w14:textId="77777777" w:rsidR="00973E5E" w:rsidRDefault="00973E5E" w:rsidP="00973E5E">
      <w:pPr>
        <w:tabs>
          <w:tab w:val="right" w:pos="540"/>
          <w:tab w:val="left" w:pos="720"/>
        </w:tabs>
        <w:spacing w:after="240" w:line="240" w:lineRule="auto"/>
        <w:ind w:left="720" w:hanging="720"/>
        <w:rPr>
          <w:noProof/>
        </w:rPr>
      </w:pPr>
      <w:r>
        <w:rPr>
          <w:noProof/>
        </w:rPr>
        <w:tab/>
        <w:t xml:space="preserve">(10) </w:t>
      </w:r>
      <w:r>
        <w:rPr>
          <w:noProof/>
        </w:rPr>
        <w:tab/>
        <w:t>Parker SE, Troisi R, Wise LA, et al. Menarche, menopause, years of menstruation, and the incidence of osteoporosis: the influence of prenatal exposure to diethylstilbestrol. J Clin Endocrinol Metab 2014 Feb;99(2):594-601.</w:t>
      </w:r>
    </w:p>
    <w:p w14:paraId="24E142AC" w14:textId="77777777" w:rsidR="00973E5E" w:rsidRDefault="00973E5E" w:rsidP="00973E5E">
      <w:pPr>
        <w:tabs>
          <w:tab w:val="right" w:pos="540"/>
          <w:tab w:val="left" w:pos="720"/>
        </w:tabs>
        <w:spacing w:after="240" w:line="240" w:lineRule="auto"/>
        <w:ind w:left="720" w:hanging="720"/>
        <w:rPr>
          <w:noProof/>
        </w:rPr>
      </w:pPr>
      <w:r>
        <w:rPr>
          <w:noProof/>
        </w:rPr>
        <w:tab/>
        <w:t xml:space="preserve">(11) </w:t>
      </w:r>
      <w:r>
        <w:rPr>
          <w:noProof/>
        </w:rPr>
        <w:tab/>
        <w:t>Waugh EJ, Lam MA, Hawker GA, et al. Risk factors for low bone mass in healthy 40-60 year old women: a systematic review of the literature. Osteoporos Int 2009 Jan;20(1):1-21.</w:t>
      </w:r>
    </w:p>
    <w:p w14:paraId="0323ADB0" w14:textId="77777777" w:rsidR="00973E5E" w:rsidRDefault="00973E5E" w:rsidP="00973E5E">
      <w:pPr>
        <w:tabs>
          <w:tab w:val="right" w:pos="540"/>
          <w:tab w:val="left" w:pos="720"/>
        </w:tabs>
        <w:spacing w:after="240" w:line="240" w:lineRule="auto"/>
        <w:ind w:left="720" w:hanging="720"/>
        <w:rPr>
          <w:noProof/>
        </w:rPr>
      </w:pPr>
      <w:r>
        <w:rPr>
          <w:noProof/>
        </w:rPr>
        <w:lastRenderedPageBreak/>
        <w:tab/>
        <w:t xml:space="preserve">(12) </w:t>
      </w:r>
      <w:r>
        <w:rPr>
          <w:noProof/>
        </w:rPr>
        <w:tab/>
        <w:t>Day FR, Elks CE, Murray A, Ong KK, Perry JR. Puberty timing associated with diabetes, cardiovascular disease and also diverse health outcomes in men and women: the UK Biobank study. Sci Rep 2015;5:11208.</w:t>
      </w:r>
    </w:p>
    <w:p w14:paraId="071AF154" w14:textId="77777777" w:rsidR="00973E5E" w:rsidRDefault="00973E5E" w:rsidP="00973E5E">
      <w:pPr>
        <w:tabs>
          <w:tab w:val="right" w:pos="540"/>
          <w:tab w:val="left" w:pos="720"/>
        </w:tabs>
        <w:spacing w:after="240" w:line="240" w:lineRule="auto"/>
        <w:ind w:left="720" w:hanging="720"/>
        <w:rPr>
          <w:noProof/>
        </w:rPr>
      </w:pPr>
      <w:r>
        <w:rPr>
          <w:noProof/>
        </w:rPr>
        <w:tab/>
        <w:t xml:space="preserve">(13) </w:t>
      </w:r>
      <w:r>
        <w:rPr>
          <w:noProof/>
        </w:rPr>
        <w:tab/>
        <w:t>Chevalley T, Bonjour JP, Ferrari S, Rizzoli R. Deleterious effect of late menarche on distal tibia microstructure in healthy 20-year-old and premenopausal middle-aged women. J Bone Miner Res 2009 Jan;24(1):144-52.</w:t>
      </w:r>
    </w:p>
    <w:p w14:paraId="0E0136EF" w14:textId="77777777" w:rsidR="00973E5E" w:rsidRDefault="00973E5E" w:rsidP="00973E5E">
      <w:pPr>
        <w:tabs>
          <w:tab w:val="right" w:pos="540"/>
          <w:tab w:val="left" w:pos="720"/>
        </w:tabs>
        <w:spacing w:after="240" w:line="240" w:lineRule="auto"/>
        <w:ind w:left="720" w:hanging="720"/>
        <w:rPr>
          <w:noProof/>
        </w:rPr>
      </w:pPr>
      <w:r>
        <w:rPr>
          <w:noProof/>
        </w:rPr>
        <w:tab/>
        <w:t xml:space="preserve">(14) </w:t>
      </w:r>
      <w:r>
        <w:rPr>
          <w:noProof/>
        </w:rPr>
        <w:tab/>
        <w:t>Chevalley T, Bonjour JP, Ferrari S, Rizzoli R. Pubertal timing and body mass index gain from birth to maturity in relation with femoral neck BMD and distal tibia microstructure in healthy female subjects. Osteoporos Int 2011 Oct;22(10):2689-98.</w:t>
      </w:r>
    </w:p>
    <w:p w14:paraId="5E74E662" w14:textId="77777777" w:rsidR="00973E5E" w:rsidRDefault="00973E5E" w:rsidP="00973E5E">
      <w:pPr>
        <w:tabs>
          <w:tab w:val="right" w:pos="540"/>
          <w:tab w:val="left" w:pos="720"/>
        </w:tabs>
        <w:spacing w:after="240" w:line="240" w:lineRule="auto"/>
        <w:ind w:left="720" w:hanging="720"/>
        <w:rPr>
          <w:noProof/>
        </w:rPr>
      </w:pPr>
      <w:r>
        <w:rPr>
          <w:noProof/>
        </w:rPr>
        <w:tab/>
        <w:t xml:space="preserve">(15) </w:t>
      </w:r>
      <w:r>
        <w:rPr>
          <w:noProof/>
        </w:rPr>
        <w:tab/>
        <w:t>Gilsanz V, Chalfant J, Kalkwarf H, et al. Age at onset of puberty predicts bone mass in young adulthood. J Pediatr 2011 Jan;158(1):100-5, 105.</w:t>
      </w:r>
    </w:p>
    <w:p w14:paraId="5D35901A" w14:textId="77777777" w:rsidR="00973E5E" w:rsidRDefault="00973E5E" w:rsidP="00973E5E">
      <w:pPr>
        <w:tabs>
          <w:tab w:val="right" w:pos="540"/>
          <w:tab w:val="left" w:pos="720"/>
        </w:tabs>
        <w:spacing w:after="240" w:line="240" w:lineRule="auto"/>
        <w:ind w:left="720" w:hanging="720"/>
        <w:rPr>
          <w:noProof/>
        </w:rPr>
      </w:pPr>
      <w:r>
        <w:rPr>
          <w:noProof/>
        </w:rPr>
        <w:tab/>
        <w:t xml:space="preserve">(16) </w:t>
      </w:r>
      <w:r>
        <w:rPr>
          <w:noProof/>
        </w:rPr>
        <w:tab/>
        <w:t>Darelid A, Ohlsson C, Rudang R, Kindblom JM, Mellstrom D, Lorentzon M. Trabecular volumetric bone mineral density is associated with previous fracture during childhood and adolescence in males: the GOOD study. J Bone Miner Res 2010 Mar;25(3):537-44.</w:t>
      </w:r>
    </w:p>
    <w:p w14:paraId="3CCB75B9" w14:textId="77777777" w:rsidR="00973E5E" w:rsidRDefault="00973E5E" w:rsidP="00973E5E">
      <w:pPr>
        <w:tabs>
          <w:tab w:val="right" w:pos="540"/>
          <w:tab w:val="left" w:pos="720"/>
        </w:tabs>
        <w:spacing w:after="240" w:line="240" w:lineRule="auto"/>
        <w:ind w:left="720" w:hanging="720"/>
        <w:rPr>
          <w:noProof/>
        </w:rPr>
      </w:pPr>
      <w:r>
        <w:rPr>
          <w:noProof/>
        </w:rPr>
        <w:tab/>
        <w:t xml:space="preserve">(17) </w:t>
      </w:r>
      <w:r>
        <w:rPr>
          <w:noProof/>
        </w:rPr>
        <w:tab/>
        <w:t>Darelid A, Ohlsson C, Nilsson M, Kindblom JM, Mellstrom D, Lorentzon M. Catch up in bone acquisition in young adult men with late normal puberty. J Bone Miner Res 2012 Oct;27(10):2198-207.</w:t>
      </w:r>
    </w:p>
    <w:p w14:paraId="549CCA58" w14:textId="77777777" w:rsidR="00973E5E" w:rsidRDefault="00973E5E" w:rsidP="00973E5E">
      <w:pPr>
        <w:tabs>
          <w:tab w:val="right" w:pos="540"/>
          <w:tab w:val="left" w:pos="720"/>
        </w:tabs>
        <w:spacing w:after="240" w:line="240" w:lineRule="auto"/>
        <w:ind w:left="720" w:hanging="720"/>
        <w:rPr>
          <w:noProof/>
        </w:rPr>
      </w:pPr>
      <w:r>
        <w:rPr>
          <w:noProof/>
        </w:rPr>
        <w:tab/>
        <w:t xml:space="preserve">(18) </w:t>
      </w:r>
      <w:r>
        <w:rPr>
          <w:noProof/>
        </w:rPr>
        <w:tab/>
        <w:t>Kindblom JM, Lorentzon M, Norjavaara E, et al. Pubertal timing predicts previous fractures and BMD in young adult men: The GOOD study. Journal of Bone and Mineral Research 2006 May;21(5):790-5.</w:t>
      </w:r>
    </w:p>
    <w:p w14:paraId="10591C9A" w14:textId="77777777" w:rsidR="00973E5E" w:rsidRDefault="00973E5E" w:rsidP="00973E5E">
      <w:pPr>
        <w:tabs>
          <w:tab w:val="right" w:pos="540"/>
          <w:tab w:val="left" w:pos="720"/>
        </w:tabs>
        <w:spacing w:after="240" w:line="240" w:lineRule="auto"/>
        <w:ind w:left="720" w:hanging="720"/>
        <w:rPr>
          <w:noProof/>
        </w:rPr>
      </w:pPr>
      <w:r>
        <w:rPr>
          <w:noProof/>
        </w:rPr>
        <w:tab/>
        <w:t xml:space="preserve">(19) </w:t>
      </w:r>
      <w:r>
        <w:rPr>
          <w:noProof/>
        </w:rPr>
        <w:tab/>
        <w:t>Kuh D, Wills AK, Shah I, et al. Growth from birth to adulthood and bone phenotype in early old age: A British birth cohort study. Journal of Bone and Mineral Research 2014 Jan;29(1):123-33.</w:t>
      </w:r>
    </w:p>
    <w:p w14:paraId="4DE3FE64" w14:textId="77777777" w:rsidR="00973E5E" w:rsidRDefault="00973E5E" w:rsidP="00973E5E">
      <w:pPr>
        <w:tabs>
          <w:tab w:val="right" w:pos="540"/>
          <w:tab w:val="left" w:pos="720"/>
        </w:tabs>
        <w:spacing w:after="240" w:line="240" w:lineRule="auto"/>
        <w:ind w:left="720" w:hanging="720"/>
        <w:rPr>
          <w:noProof/>
        </w:rPr>
      </w:pPr>
      <w:r>
        <w:rPr>
          <w:noProof/>
        </w:rPr>
        <w:tab/>
        <w:t xml:space="preserve">(20) </w:t>
      </w:r>
      <w:r>
        <w:rPr>
          <w:noProof/>
        </w:rPr>
        <w:tab/>
        <w:t>Cole TJ, Donaldson MD, Ben-Shlomo Y. SITAR--a useful instrument for growth curve analysis. Int J Epidemiol 2010 Dec;39(6):1558-66.</w:t>
      </w:r>
    </w:p>
    <w:p w14:paraId="5C038B51" w14:textId="77777777" w:rsidR="00973E5E" w:rsidRDefault="00973E5E" w:rsidP="00973E5E">
      <w:pPr>
        <w:tabs>
          <w:tab w:val="right" w:pos="540"/>
          <w:tab w:val="left" w:pos="720"/>
        </w:tabs>
        <w:spacing w:after="0" w:line="240" w:lineRule="auto"/>
        <w:ind w:left="720" w:hanging="720"/>
        <w:rPr>
          <w:noProof/>
        </w:rPr>
      </w:pPr>
      <w:r>
        <w:rPr>
          <w:noProof/>
        </w:rPr>
        <w:tab/>
        <w:t xml:space="preserve">(21) </w:t>
      </w:r>
      <w:r>
        <w:rPr>
          <w:noProof/>
        </w:rPr>
        <w:tab/>
        <w:t xml:space="preserve">Cole T.J., Kuh D, Johnson W, et al. Using SITAR to relate pubertal growth to bone health in later life: the MRC National Survey of Health and Development.  2015. </w:t>
      </w:r>
    </w:p>
    <w:p w14:paraId="3B6D7F60" w14:textId="77777777" w:rsidR="00973E5E" w:rsidRDefault="00973E5E" w:rsidP="00973E5E">
      <w:pPr>
        <w:tabs>
          <w:tab w:val="right" w:pos="540"/>
          <w:tab w:val="left" w:pos="720"/>
        </w:tabs>
        <w:spacing w:after="240" w:line="240" w:lineRule="auto"/>
        <w:ind w:left="720" w:hanging="720"/>
        <w:rPr>
          <w:noProof/>
        </w:rPr>
      </w:pPr>
      <w:r>
        <w:rPr>
          <w:noProof/>
        </w:rPr>
        <w:t>Ref Type: Unpublished Work</w:t>
      </w:r>
    </w:p>
    <w:p w14:paraId="3C5EB504" w14:textId="77777777" w:rsidR="00973E5E" w:rsidRDefault="00973E5E" w:rsidP="00973E5E">
      <w:pPr>
        <w:tabs>
          <w:tab w:val="right" w:pos="540"/>
          <w:tab w:val="left" w:pos="720"/>
        </w:tabs>
        <w:spacing w:after="240" w:line="240" w:lineRule="auto"/>
        <w:ind w:left="720" w:hanging="720"/>
        <w:rPr>
          <w:noProof/>
        </w:rPr>
      </w:pPr>
      <w:r>
        <w:rPr>
          <w:noProof/>
        </w:rPr>
        <w:tab/>
        <w:t xml:space="preserve">(22) </w:t>
      </w:r>
      <w:r>
        <w:rPr>
          <w:noProof/>
        </w:rPr>
        <w:tab/>
        <w:t>Kuh D, Pierce M, Adams J, et al. Cohort profile: updating the cohort profile for the MRC National Survey of Health and Development: a new clinic-based data collection for ageing research. Int J Epidemiol 2011 Feb;40(1):e1-e9.</w:t>
      </w:r>
    </w:p>
    <w:p w14:paraId="00C1B611" w14:textId="77777777" w:rsidR="00973E5E" w:rsidRDefault="00973E5E" w:rsidP="00973E5E">
      <w:pPr>
        <w:tabs>
          <w:tab w:val="right" w:pos="540"/>
          <w:tab w:val="left" w:pos="720"/>
        </w:tabs>
        <w:spacing w:after="240" w:line="240" w:lineRule="auto"/>
        <w:ind w:left="720" w:hanging="720"/>
        <w:rPr>
          <w:noProof/>
        </w:rPr>
      </w:pPr>
      <w:r>
        <w:rPr>
          <w:noProof/>
        </w:rPr>
        <w:tab/>
        <w:t xml:space="preserve">(23) </w:t>
      </w:r>
      <w:r>
        <w:rPr>
          <w:noProof/>
        </w:rPr>
        <w:tab/>
        <w:t>Stafford M, Black S, Shah I, et al. Using a birth cohort to study ageing: representativeness and response rates in the National Survey of Health and Development. Eur J Ageing 2013 Jun;10(2):145-57.</w:t>
      </w:r>
    </w:p>
    <w:p w14:paraId="6F132EF0" w14:textId="77777777" w:rsidR="00973E5E" w:rsidRDefault="00973E5E" w:rsidP="00973E5E">
      <w:pPr>
        <w:tabs>
          <w:tab w:val="right" w:pos="540"/>
          <w:tab w:val="left" w:pos="720"/>
        </w:tabs>
        <w:spacing w:after="240" w:line="240" w:lineRule="auto"/>
        <w:ind w:left="720" w:hanging="720"/>
        <w:rPr>
          <w:noProof/>
        </w:rPr>
      </w:pPr>
      <w:r>
        <w:rPr>
          <w:noProof/>
        </w:rPr>
        <w:tab/>
        <w:t xml:space="preserve">(24) </w:t>
      </w:r>
      <w:r>
        <w:rPr>
          <w:noProof/>
        </w:rPr>
        <w:tab/>
        <w:t>Ferretti JL, Capozza RF, Zanchetta JR. Mechanical validation of a tomographic (pQCT) index for noninvasive estimation of rat femur bending strength. Bone 1996 Feb;18(2):97-102.</w:t>
      </w:r>
    </w:p>
    <w:p w14:paraId="71179CA9" w14:textId="77777777" w:rsidR="00973E5E" w:rsidRDefault="00973E5E" w:rsidP="00973E5E">
      <w:pPr>
        <w:tabs>
          <w:tab w:val="right" w:pos="540"/>
          <w:tab w:val="left" w:pos="720"/>
        </w:tabs>
        <w:spacing w:after="240" w:line="240" w:lineRule="auto"/>
        <w:ind w:left="720" w:hanging="720"/>
        <w:rPr>
          <w:noProof/>
        </w:rPr>
      </w:pPr>
      <w:r>
        <w:rPr>
          <w:noProof/>
        </w:rPr>
        <w:tab/>
        <w:t xml:space="preserve">(25) </w:t>
      </w:r>
      <w:r>
        <w:rPr>
          <w:noProof/>
        </w:rPr>
        <w:tab/>
        <w:t>Ong KK, Bann D, Wills AK, et al. Timing of voice breaking in males associated with growth and weight gain across the life course. J Clin Endocrinol Metab 2012 Aug;97(8):2844-52.</w:t>
      </w:r>
    </w:p>
    <w:p w14:paraId="5532A8E3" w14:textId="77777777" w:rsidR="00973E5E" w:rsidRDefault="00973E5E" w:rsidP="00973E5E">
      <w:pPr>
        <w:tabs>
          <w:tab w:val="right" w:pos="540"/>
          <w:tab w:val="left" w:pos="720"/>
        </w:tabs>
        <w:spacing w:after="240" w:line="240" w:lineRule="auto"/>
        <w:ind w:left="720" w:hanging="720"/>
        <w:rPr>
          <w:noProof/>
        </w:rPr>
      </w:pPr>
      <w:r>
        <w:rPr>
          <w:noProof/>
        </w:rPr>
        <w:lastRenderedPageBreak/>
        <w:tab/>
        <w:t xml:space="preserve">(26) </w:t>
      </w:r>
      <w:r>
        <w:rPr>
          <w:noProof/>
        </w:rPr>
        <w:tab/>
        <w:t>Hardy R, Kuh D, Whincup PH, Wadsworth ME. Age at puberty and adult blood pressure and body size in a British birth cohort study. J Hypertens 2006 Jan;24(1):59-66.</w:t>
      </w:r>
    </w:p>
    <w:p w14:paraId="2B8CC088" w14:textId="77777777" w:rsidR="00973E5E" w:rsidRDefault="00973E5E" w:rsidP="00973E5E">
      <w:pPr>
        <w:tabs>
          <w:tab w:val="right" w:pos="540"/>
          <w:tab w:val="left" w:pos="720"/>
        </w:tabs>
        <w:spacing w:after="240" w:line="240" w:lineRule="auto"/>
        <w:ind w:left="720" w:hanging="720"/>
        <w:rPr>
          <w:noProof/>
        </w:rPr>
      </w:pPr>
      <w:r>
        <w:rPr>
          <w:noProof/>
        </w:rPr>
        <w:tab/>
        <w:t xml:space="preserve">(27) </w:t>
      </w:r>
      <w:r>
        <w:rPr>
          <w:noProof/>
        </w:rPr>
        <w:tab/>
        <w:t>Boyd A, Golding J, Macleod J, et al. Cohort Profile: the 'children of the 90s'--the index offspring of the Avon Longitudinal Study of Parents and Children. Int J Epidemiol 2013 Feb;42(1):111-27.</w:t>
      </w:r>
    </w:p>
    <w:p w14:paraId="49F09B53" w14:textId="77777777" w:rsidR="00973E5E" w:rsidRDefault="00973E5E" w:rsidP="00973E5E">
      <w:pPr>
        <w:tabs>
          <w:tab w:val="right" w:pos="540"/>
          <w:tab w:val="left" w:pos="720"/>
        </w:tabs>
        <w:spacing w:after="240" w:line="240" w:lineRule="auto"/>
        <w:ind w:left="720" w:hanging="720"/>
        <w:rPr>
          <w:noProof/>
        </w:rPr>
      </w:pPr>
      <w:r>
        <w:rPr>
          <w:noProof/>
        </w:rPr>
        <w:tab/>
        <w:t xml:space="preserve">(28) </w:t>
      </w:r>
      <w:r>
        <w:rPr>
          <w:noProof/>
        </w:rPr>
        <w:tab/>
        <w:t>Bann D, Kuh D, Wills AK, Adams J, Brage S, Cooper R. Physical activity across adulthood in relation to fat and lean body mass in early old age: findings from the Medical Research Council National Survey of Health and Development, 1946-2010. Am J Epidemiol 2014 May 15;179(10):1197-207.</w:t>
      </w:r>
    </w:p>
    <w:p w14:paraId="779A782B" w14:textId="77777777" w:rsidR="00973E5E" w:rsidRDefault="00973E5E" w:rsidP="00973E5E">
      <w:pPr>
        <w:tabs>
          <w:tab w:val="right" w:pos="540"/>
          <w:tab w:val="left" w:pos="720"/>
        </w:tabs>
        <w:spacing w:after="240" w:line="240" w:lineRule="auto"/>
        <w:ind w:left="720" w:hanging="720"/>
        <w:rPr>
          <w:noProof/>
        </w:rPr>
      </w:pPr>
      <w:r>
        <w:rPr>
          <w:noProof/>
        </w:rPr>
        <w:tab/>
        <w:t xml:space="preserve">(29) </w:t>
      </w:r>
      <w:r>
        <w:rPr>
          <w:noProof/>
        </w:rPr>
        <w:tab/>
        <w:t>Pierce MB, Silverwood RJ, Nitsch D, et al. Clinical Disorders in a Post War British Cohort Reaching Retirement: Evidence from the first National Birth Cohort Study. PLoS ONE 2012 Sep 19;7(9):e44857.</w:t>
      </w:r>
    </w:p>
    <w:p w14:paraId="4D6A2644" w14:textId="77777777" w:rsidR="00973E5E" w:rsidRDefault="00973E5E" w:rsidP="00973E5E">
      <w:pPr>
        <w:tabs>
          <w:tab w:val="right" w:pos="540"/>
          <w:tab w:val="left" w:pos="720"/>
        </w:tabs>
        <w:spacing w:after="240" w:line="240" w:lineRule="auto"/>
        <w:ind w:left="720" w:hanging="720"/>
        <w:rPr>
          <w:noProof/>
        </w:rPr>
      </w:pPr>
      <w:r>
        <w:rPr>
          <w:noProof/>
        </w:rPr>
        <w:tab/>
        <w:t xml:space="preserve">(30) </w:t>
      </w:r>
      <w:r>
        <w:rPr>
          <w:noProof/>
        </w:rPr>
        <w:tab/>
        <w:t>Mishra G, Hardy R, Kuh D. Are the effects of risk factors for timing of menopause modified by age? Results from a British birth cohort study. Menopause 2007 Jul;14(4):717-24.</w:t>
      </w:r>
    </w:p>
    <w:p w14:paraId="3DF96D83" w14:textId="77777777" w:rsidR="00973E5E" w:rsidRDefault="00973E5E" w:rsidP="00973E5E">
      <w:pPr>
        <w:tabs>
          <w:tab w:val="right" w:pos="540"/>
          <w:tab w:val="left" w:pos="720"/>
        </w:tabs>
        <w:spacing w:after="240" w:line="240" w:lineRule="auto"/>
        <w:ind w:left="720" w:hanging="720"/>
        <w:rPr>
          <w:noProof/>
        </w:rPr>
      </w:pPr>
      <w:r>
        <w:rPr>
          <w:noProof/>
        </w:rPr>
        <w:tab/>
        <w:t xml:space="preserve">(31) </w:t>
      </w:r>
      <w:r>
        <w:rPr>
          <w:noProof/>
        </w:rPr>
        <w:tab/>
        <w:t>Seeman E, Hopper JL, Young NR, Formica C, Goss P, Tsalamandris C. Do genetic factors explain associations between muscle strength, lean mass, and bone density? A twin study. Am J Physiol 1996 Feb;270(2 Pt 1):E320-E327.</w:t>
      </w:r>
    </w:p>
    <w:p w14:paraId="6BEEDEB1" w14:textId="77777777" w:rsidR="00973E5E" w:rsidRDefault="00973E5E" w:rsidP="00973E5E">
      <w:pPr>
        <w:tabs>
          <w:tab w:val="right" w:pos="540"/>
          <w:tab w:val="left" w:pos="720"/>
        </w:tabs>
        <w:spacing w:after="240" w:line="240" w:lineRule="auto"/>
        <w:ind w:left="720" w:hanging="720"/>
        <w:rPr>
          <w:noProof/>
        </w:rPr>
      </w:pPr>
      <w:r>
        <w:rPr>
          <w:noProof/>
        </w:rPr>
        <w:tab/>
        <w:t xml:space="preserve">(32) </w:t>
      </w:r>
      <w:r>
        <w:rPr>
          <w:noProof/>
        </w:rPr>
        <w:tab/>
        <w:t>Styrkarsdottir U, Thorleifsson G, Sulem P, et al. Nonsense mutation in the LGR4 gene is associated with several human diseases and other traits. Nature 2013 May 23;497(7450):517-20.</w:t>
      </w:r>
    </w:p>
    <w:p w14:paraId="68C4D53E" w14:textId="77777777" w:rsidR="00973E5E" w:rsidRDefault="00973E5E" w:rsidP="00973E5E">
      <w:pPr>
        <w:tabs>
          <w:tab w:val="right" w:pos="540"/>
          <w:tab w:val="left" w:pos="720"/>
        </w:tabs>
        <w:spacing w:after="240" w:line="240" w:lineRule="auto"/>
        <w:ind w:left="720" w:hanging="720"/>
        <w:rPr>
          <w:noProof/>
        </w:rPr>
      </w:pPr>
      <w:r>
        <w:rPr>
          <w:noProof/>
        </w:rPr>
        <w:tab/>
        <w:t xml:space="preserve">(33) </w:t>
      </w:r>
      <w:r>
        <w:rPr>
          <w:noProof/>
        </w:rPr>
        <w:tab/>
        <w:t>Marshall D, Johnell O, Wedel H. Meta-analysis of how well measures of bone mineral density predict occurrence of osteoporotic fractures. BMJ 1996 May 18;312(7041):1254-9.</w:t>
      </w:r>
    </w:p>
    <w:p w14:paraId="6BCEC1F6" w14:textId="77777777" w:rsidR="00973E5E" w:rsidRDefault="00973E5E" w:rsidP="00973E5E">
      <w:pPr>
        <w:tabs>
          <w:tab w:val="right" w:pos="540"/>
          <w:tab w:val="left" w:pos="720"/>
        </w:tabs>
        <w:spacing w:after="240" w:line="240" w:lineRule="auto"/>
        <w:ind w:left="720" w:hanging="720"/>
        <w:rPr>
          <w:noProof/>
        </w:rPr>
      </w:pPr>
      <w:r>
        <w:rPr>
          <w:noProof/>
        </w:rPr>
        <w:tab/>
        <w:t xml:space="preserve">(34) </w:t>
      </w:r>
      <w:r>
        <w:rPr>
          <w:noProof/>
        </w:rPr>
        <w:tab/>
        <w:t>Dennison EM, Jameson KA, Edwards MH, Denison HJ, Aihie SA, Cooper C. Peripheral quantitative computed tomography measures are associated with adult fracture risk: the Hertfordshire Cohort Study. Bone 2014 Jul;64:13-7.</w:t>
      </w:r>
    </w:p>
    <w:p w14:paraId="27D89324" w14:textId="77777777" w:rsidR="00973E5E" w:rsidRDefault="00973E5E" w:rsidP="00973E5E">
      <w:pPr>
        <w:tabs>
          <w:tab w:val="right" w:pos="540"/>
          <w:tab w:val="left" w:pos="720"/>
        </w:tabs>
        <w:spacing w:after="240" w:line="240" w:lineRule="auto"/>
        <w:ind w:left="720" w:hanging="720"/>
        <w:rPr>
          <w:noProof/>
        </w:rPr>
      </w:pPr>
      <w:r>
        <w:rPr>
          <w:noProof/>
        </w:rPr>
        <w:tab/>
        <w:t xml:space="preserve">(35) </w:t>
      </w:r>
      <w:r>
        <w:rPr>
          <w:noProof/>
        </w:rPr>
        <w:tab/>
        <w:t>Chevalley T, Bonjour JP, Ferrari S, Rizzoli R. Influence of age at menarche on forearm bone microstructure in healthy young women. J Clin Endocrinol Metab 2008 Jul;93(7):2594-601.</w:t>
      </w:r>
    </w:p>
    <w:p w14:paraId="044D0251" w14:textId="77777777" w:rsidR="00973E5E" w:rsidRDefault="00973E5E" w:rsidP="00973E5E">
      <w:pPr>
        <w:tabs>
          <w:tab w:val="right" w:pos="540"/>
          <w:tab w:val="left" w:pos="720"/>
        </w:tabs>
        <w:spacing w:after="240" w:line="240" w:lineRule="auto"/>
        <w:ind w:left="720" w:hanging="720"/>
        <w:rPr>
          <w:noProof/>
        </w:rPr>
      </w:pPr>
      <w:r>
        <w:rPr>
          <w:noProof/>
        </w:rPr>
        <w:tab/>
        <w:t xml:space="preserve">(36) </w:t>
      </w:r>
      <w:r>
        <w:rPr>
          <w:noProof/>
        </w:rPr>
        <w:tab/>
        <w:t>Johnell O, Gullberg B, Kanis JA, et al. Risk factors for hip fracture in European women: the MEDOS Study. Mediterranean Osteoporosis Study. J Bone Miner Res 1995 Nov;10(11):1802-15.</w:t>
      </w:r>
    </w:p>
    <w:p w14:paraId="6FF7F6C8" w14:textId="77777777" w:rsidR="00973E5E" w:rsidRDefault="00973E5E" w:rsidP="00973E5E">
      <w:pPr>
        <w:tabs>
          <w:tab w:val="right" w:pos="540"/>
          <w:tab w:val="left" w:pos="720"/>
        </w:tabs>
        <w:spacing w:after="240" w:line="240" w:lineRule="auto"/>
        <w:ind w:left="720" w:hanging="720"/>
        <w:rPr>
          <w:noProof/>
        </w:rPr>
      </w:pPr>
      <w:r>
        <w:rPr>
          <w:noProof/>
        </w:rPr>
        <w:tab/>
        <w:t xml:space="preserve">(37) </w:t>
      </w:r>
      <w:r>
        <w:rPr>
          <w:noProof/>
        </w:rPr>
        <w:tab/>
        <w:t>Engelke K, Adams JE, Armbrecht G, et al. Clinical use of quantitative computed tomography and peripheral quantitative computed tomography in the management of osteoporosis in adults: the 2007 ISCD Official Positions. J Clin Densitom 2008 Jan;11(1):123-62.</w:t>
      </w:r>
    </w:p>
    <w:p w14:paraId="60FEFE38" w14:textId="77777777" w:rsidR="00973E5E" w:rsidRDefault="00973E5E" w:rsidP="00973E5E">
      <w:pPr>
        <w:tabs>
          <w:tab w:val="right" w:pos="540"/>
          <w:tab w:val="left" w:pos="720"/>
        </w:tabs>
        <w:spacing w:after="240" w:line="240" w:lineRule="auto"/>
        <w:ind w:left="720" w:hanging="720"/>
        <w:rPr>
          <w:noProof/>
        </w:rPr>
      </w:pPr>
      <w:r>
        <w:rPr>
          <w:noProof/>
        </w:rPr>
        <w:tab/>
        <w:t xml:space="preserve">(38) </w:t>
      </w:r>
      <w:r>
        <w:rPr>
          <w:noProof/>
        </w:rPr>
        <w:tab/>
        <w:t>Museyko O, Bousson V, Adams J, Laredo J, Engelke K. QCT of the proximal femur-which parameters should be measured to discriminate hip fracture? Osteoporos Int 2015 Sep 28.</w:t>
      </w:r>
    </w:p>
    <w:p w14:paraId="04BAD0C0" w14:textId="77777777" w:rsidR="00973E5E" w:rsidRDefault="00973E5E" w:rsidP="00973E5E">
      <w:pPr>
        <w:tabs>
          <w:tab w:val="right" w:pos="540"/>
          <w:tab w:val="left" w:pos="720"/>
        </w:tabs>
        <w:spacing w:after="0" w:line="240" w:lineRule="auto"/>
        <w:ind w:left="720" w:hanging="720"/>
        <w:rPr>
          <w:noProof/>
        </w:rPr>
      </w:pPr>
      <w:r>
        <w:rPr>
          <w:noProof/>
        </w:rPr>
        <w:tab/>
        <w:t xml:space="preserve">(39) </w:t>
      </w:r>
      <w:r>
        <w:rPr>
          <w:noProof/>
        </w:rPr>
        <w:tab/>
        <w:t>Swerdlow A, dos Santos Silva I, Doll R. Cancer incidence and mortality in England and Wales:  trends and risk factors. Oxford: Oxford University Press; 2001.</w:t>
      </w:r>
    </w:p>
    <w:p w14:paraId="45B350D0" w14:textId="316B842F" w:rsidR="00973E5E" w:rsidRDefault="00973E5E" w:rsidP="00973E5E">
      <w:pPr>
        <w:tabs>
          <w:tab w:val="right" w:pos="540"/>
          <w:tab w:val="left" w:pos="720"/>
        </w:tabs>
        <w:spacing w:after="0" w:line="240" w:lineRule="auto"/>
        <w:ind w:left="720" w:hanging="720"/>
        <w:rPr>
          <w:noProof/>
        </w:rPr>
      </w:pPr>
    </w:p>
    <w:p w14:paraId="27238841" w14:textId="03393BAF" w:rsidR="006C7CD4" w:rsidRDefault="00973E5E" w:rsidP="00171061">
      <w:pPr>
        <w:autoSpaceDE w:val="0"/>
        <w:autoSpaceDN w:val="0"/>
        <w:adjustRightInd w:val="0"/>
        <w:spacing w:before="100" w:beforeAutospacing="1" w:after="100" w:afterAutospacing="1" w:line="480" w:lineRule="auto"/>
      </w:pPr>
      <w:r>
        <w:lastRenderedPageBreak/>
        <w:fldChar w:fldCharType="end"/>
      </w:r>
    </w:p>
    <w:sectPr w:rsidR="006C7CD4" w:rsidSect="00387714">
      <w:headerReference w:type="even" r:id="rId10"/>
      <w:headerReference w:type="default" r:id="rId11"/>
      <w:footerReference w:type="default" r:id="rId12"/>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515E37" w15:done="0"/>
  <w15:commentEx w15:paraId="023365E1" w15:done="0"/>
  <w15:commentEx w15:paraId="0C5069E6" w15:done="0"/>
  <w15:commentEx w15:paraId="4B5DCFC2" w15:done="0"/>
  <w15:commentEx w15:paraId="2682B4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99B43" w14:textId="77777777" w:rsidR="00FF2D67" w:rsidRDefault="00FF2D67">
      <w:pPr>
        <w:spacing w:after="0" w:line="240" w:lineRule="auto"/>
      </w:pPr>
      <w:r>
        <w:separator/>
      </w:r>
    </w:p>
  </w:endnote>
  <w:endnote w:type="continuationSeparator" w:id="0">
    <w:p w14:paraId="487E0999" w14:textId="77777777" w:rsidR="00FF2D67" w:rsidRDefault="00FF2D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3336264"/>
      <w:docPartObj>
        <w:docPartGallery w:val="Page Numbers (Bottom of Page)"/>
        <w:docPartUnique/>
      </w:docPartObj>
    </w:sdtPr>
    <w:sdtEndPr>
      <w:rPr>
        <w:noProof/>
      </w:rPr>
    </w:sdtEndPr>
    <w:sdtContent>
      <w:p w14:paraId="6FF6D288" w14:textId="77777777" w:rsidR="00F42D29" w:rsidRDefault="00F42D29">
        <w:pPr>
          <w:pStyle w:val="Footer"/>
          <w:jc w:val="center"/>
        </w:pPr>
        <w:r>
          <w:fldChar w:fldCharType="begin"/>
        </w:r>
        <w:r>
          <w:instrText xml:space="preserve"> PAGE   \* MERGEFORMAT </w:instrText>
        </w:r>
        <w:r>
          <w:fldChar w:fldCharType="separate"/>
        </w:r>
        <w:r w:rsidR="007E524E">
          <w:rPr>
            <w:noProof/>
          </w:rPr>
          <w:t>20</w:t>
        </w:r>
        <w:r>
          <w:rPr>
            <w:noProof/>
          </w:rPr>
          <w:fldChar w:fldCharType="end"/>
        </w:r>
      </w:p>
    </w:sdtContent>
  </w:sdt>
  <w:p w14:paraId="6AF79355" w14:textId="77777777" w:rsidR="00F42D29" w:rsidRDefault="00F42D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586828" w14:textId="77777777" w:rsidR="00FF2D67" w:rsidRDefault="00FF2D67">
      <w:pPr>
        <w:spacing w:after="0" w:line="240" w:lineRule="auto"/>
      </w:pPr>
      <w:r>
        <w:separator/>
      </w:r>
    </w:p>
  </w:footnote>
  <w:footnote w:type="continuationSeparator" w:id="0">
    <w:p w14:paraId="54BB430B" w14:textId="77777777" w:rsidR="00FF2D67" w:rsidRDefault="00FF2D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60AE98" w14:textId="77777777" w:rsidR="00F42D29" w:rsidRDefault="00F42D29" w:rsidP="00A56C1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16C4ED" w14:textId="77777777" w:rsidR="00F42D29" w:rsidRDefault="00F42D29" w:rsidP="00A56C1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2A611C" w14:textId="107DB339" w:rsidR="00F42D29" w:rsidRDefault="00116CEB">
    <w:pPr>
      <w:pStyle w:val="Header"/>
    </w:pPr>
    <w:proofErr w:type="spellStart"/>
    <w:r>
      <w:t>Revised_</w:t>
    </w:r>
    <w:r w:rsidR="00E124EC">
      <w:t>final_</w:t>
    </w:r>
    <w:r w:rsidR="00171061">
      <w:t>Pubertal</w:t>
    </w:r>
    <w:proofErr w:type="spellEnd"/>
    <w:r w:rsidR="00171061">
      <w:t xml:space="preserve"> timing and </w:t>
    </w:r>
    <w:r w:rsidR="000C3D2F">
      <w:t>bone</w:t>
    </w:r>
    <w:r w:rsidR="00171061">
      <w:t>2010</w:t>
    </w:r>
    <w:r w:rsidR="003F03D9">
      <w:t>15</w:t>
    </w:r>
  </w:p>
  <w:p w14:paraId="4ADC55D3" w14:textId="77777777" w:rsidR="00F42D29" w:rsidRDefault="00F42D29" w:rsidP="00A56C1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414AE"/>
    <w:multiLevelType w:val="hybridMultilevel"/>
    <w:tmpl w:val="F7B6CD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F56D57"/>
    <w:multiLevelType w:val="hybridMultilevel"/>
    <w:tmpl w:val="85CC8574"/>
    <w:lvl w:ilvl="0" w:tplc="6FF0DE38">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1165EE"/>
    <w:multiLevelType w:val="hybridMultilevel"/>
    <w:tmpl w:val="E6981C42"/>
    <w:lvl w:ilvl="0" w:tplc="224AC2C0">
      <w:start w:val="1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8A2A9F"/>
    <w:multiLevelType w:val="hybridMultilevel"/>
    <w:tmpl w:val="45C89EB0"/>
    <w:lvl w:ilvl="0" w:tplc="83D88268">
      <w:start w:val="1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C21040"/>
    <w:multiLevelType w:val="multilevel"/>
    <w:tmpl w:val="2C0E6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7977ECD"/>
    <w:multiLevelType w:val="multilevel"/>
    <w:tmpl w:val="94C82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074143E"/>
    <w:multiLevelType w:val="hybridMultilevel"/>
    <w:tmpl w:val="14FC8A8C"/>
    <w:lvl w:ilvl="0" w:tplc="089C90F8">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51A5279"/>
    <w:multiLevelType w:val="hybridMultilevel"/>
    <w:tmpl w:val="A216C66E"/>
    <w:lvl w:ilvl="0" w:tplc="C0B43304">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C7655A"/>
    <w:multiLevelType w:val="hybridMultilevel"/>
    <w:tmpl w:val="762E4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FA43A0A"/>
    <w:multiLevelType w:val="hybridMultilevel"/>
    <w:tmpl w:val="925082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nsid w:val="419710C9"/>
    <w:multiLevelType w:val="hybridMultilevel"/>
    <w:tmpl w:val="534636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4FB0246"/>
    <w:multiLevelType w:val="hybridMultilevel"/>
    <w:tmpl w:val="35ECF966"/>
    <w:lvl w:ilvl="0" w:tplc="29A2B744">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7AA4BF7"/>
    <w:multiLevelType w:val="hybridMultilevel"/>
    <w:tmpl w:val="0C8489A0"/>
    <w:lvl w:ilvl="0" w:tplc="57B2C46C">
      <w:start w:val="16"/>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B69464E"/>
    <w:multiLevelType w:val="hybridMultilevel"/>
    <w:tmpl w:val="FC026BF8"/>
    <w:lvl w:ilvl="0" w:tplc="0FC43558">
      <w:start w:val="100"/>
      <w:numFmt w:val="bullet"/>
      <w:lvlText w:val=""/>
      <w:lvlJc w:val="left"/>
      <w:pPr>
        <w:ind w:left="720" w:hanging="360"/>
      </w:pPr>
      <w:rPr>
        <w:rFonts w:ascii="Symbol" w:eastAsia="SimSu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4"/>
  </w:num>
  <w:num w:numId="4">
    <w:abstractNumId w:val="9"/>
  </w:num>
  <w:num w:numId="5">
    <w:abstractNumId w:val="2"/>
  </w:num>
  <w:num w:numId="6">
    <w:abstractNumId w:val="1"/>
  </w:num>
  <w:num w:numId="7">
    <w:abstractNumId w:val="13"/>
  </w:num>
  <w:num w:numId="8">
    <w:abstractNumId w:val="11"/>
  </w:num>
  <w:num w:numId="9">
    <w:abstractNumId w:val="7"/>
  </w:num>
  <w:num w:numId="10">
    <w:abstractNumId w:val="8"/>
  </w:num>
  <w:num w:numId="11">
    <w:abstractNumId w:val="6"/>
  </w:num>
  <w:num w:numId="12">
    <w:abstractNumId w:val="0"/>
  </w:num>
  <w:num w:numId="13">
    <w:abstractNumId w:val="3"/>
  </w:num>
  <w:num w:numId="1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ard">
    <w15:presenceInfo w15:providerId="AD" w15:userId="S-1-5-21-3923068656-2559973616-874318688-13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drawingGridHorizontalSpacing w:val="100"/>
  <w:displayHorizontalDrawingGridEvery w:val="2"/>
  <w:displayVerticalDrawingGridEvery w:val="2"/>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International Journal of Epidemiology&lt;/Style&gt;&lt;LeftDelim&gt;{&lt;/LeftDelim&gt;&lt;RightDelim&gt;}&lt;/RightDelim&gt;&lt;FontName&gt;Verdana&lt;/FontName&gt;&lt;FontSize&gt;10&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DK reference manager Database 2014&lt;/item&gt;&lt;/Libraries&gt;&lt;/ENLibraries&gt;"/>
  </w:docVars>
  <w:rsids>
    <w:rsidRoot w:val="00025ABD"/>
    <w:rsid w:val="0000716A"/>
    <w:rsid w:val="00007395"/>
    <w:rsid w:val="0001129F"/>
    <w:rsid w:val="00016B56"/>
    <w:rsid w:val="00020541"/>
    <w:rsid w:val="00024029"/>
    <w:rsid w:val="00025ABD"/>
    <w:rsid w:val="00026129"/>
    <w:rsid w:val="00063A20"/>
    <w:rsid w:val="00065A31"/>
    <w:rsid w:val="00070B6C"/>
    <w:rsid w:val="00072773"/>
    <w:rsid w:val="000815E3"/>
    <w:rsid w:val="00086E88"/>
    <w:rsid w:val="0009445D"/>
    <w:rsid w:val="000969BD"/>
    <w:rsid w:val="0009779D"/>
    <w:rsid w:val="000A38DA"/>
    <w:rsid w:val="000B3C42"/>
    <w:rsid w:val="000C2551"/>
    <w:rsid w:val="000C3D2F"/>
    <w:rsid w:val="000E51BB"/>
    <w:rsid w:val="000F0A36"/>
    <w:rsid w:val="000F0D7D"/>
    <w:rsid w:val="000F674C"/>
    <w:rsid w:val="001001AC"/>
    <w:rsid w:val="00103B64"/>
    <w:rsid w:val="0010507C"/>
    <w:rsid w:val="001134CB"/>
    <w:rsid w:val="00116CEB"/>
    <w:rsid w:val="00121F2D"/>
    <w:rsid w:val="00124BD4"/>
    <w:rsid w:val="00126C82"/>
    <w:rsid w:val="00127F79"/>
    <w:rsid w:val="0013203E"/>
    <w:rsid w:val="00135A32"/>
    <w:rsid w:val="001415E4"/>
    <w:rsid w:val="00155C87"/>
    <w:rsid w:val="00167C3C"/>
    <w:rsid w:val="00171061"/>
    <w:rsid w:val="00174AFA"/>
    <w:rsid w:val="00177430"/>
    <w:rsid w:val="001839A7"/>
    <w:rsid w:val="00190FFE"/>
    <w:rsid w:val="00193450"/>
    <w:rsid w:val="00196A66"/>
    <w:rsid w:val="001975AB"/>
    <w:rsid w:val="001A0127"/>
    <w:rsid w:val="001C0809"/>
    <w:rsid w:val="001C0F92"/>
    <w:rsid w:val="001C2774"/>
    <w:rsid w:val="001C4A21"/>
    <w:rsid w:val="001C5F6B"/>
    <w:rsid w:val="001C6DEB"/>
    <w:rsid w:val="001D0121"/>
    <w:rsid w:val="001D2530"/>
    <w:rsid w:val="001D3F5D"/>
    <w:rsid w:val="001D7210"/>
    <w:rsid w:val="001E00D9"/>
    <w:rsid w:val="001E13DB"/>
    <w:rsid w:val="001F4442"/>
    <w:rsid w:val="001F6D17"/>
    <w:rsid w:val="001F7364"/>
    <w:rsid w:val="00201EF9"/>
    <w:rsid w:val="00204696"/>
    <w:rsid w:val="002052C6"/>
    <w:rsid w:val="00207714"/>
    <w:rsid w:val="00210B8A"/>
    <w:rsid w:val="00215D89"/>
    <w:rsid w:val="00221B4F"/>
    <w:rsid w:val="00225D0B"/>
    <w:rsid w:val="002260CA"/>
    <w:rsid w:val="00230E79"/>
    <w:rsid w:val="002363EE"/>
    <w:rsid w:val="0024530D"/>
    <w:rsid w:val="00247376"/>
    <w:rsid w:val="00250EE4"/>
    <w:rsid w:val="0025216B"/>
    <w:rsid w:val="00253495"/>
    <w:rsid w:val="002567D8"/>
    <w:rsid w:val="00257A50"/>
    <w:rsid w:val="00262912"/>
    <w:rsid w:val="00271189"/>
    <w:rsid w:val="0029522C"/>
    <w:rsid w:val="002964B4"/>
    <w:rsid w:val="00297FF0"/>
    <w:rsid w:val="002B1EB2"/>
    <w:rsid w:val="002B487E"/>
    <w:rsid w:val="002C28B6"/>
    <w:rsid w:val="002C3BB4"/>
    <w:rsid w:val="002C7858"/>
    <w:rsid w:val="002E0336"/>
    <w:rsid w:val="00300801"/>
    <w:rsid w:val="00303161"/>
    <w:rsid w:val="00306F19"/>
    <w:rsid w:val="00307066"/>
    <w:rsid w:val="003071BC"/>
    <w:rsid w:val="00307D07"/>
    <w:rsid w:val="00312B2F"/>
    <w:rsid w:val="003201E6"/>
    <w:rsid w:val="003212DF"/>
    <w:rsid w:val="00324469"/>
    <w:rsid w:val="00325E02"/>
    <w:rsid w:val="00326F78"/>
    <w:rsid w:val="00327D2B"/>
    <w:rsid w:val="0033017C"/>
    <w:rsid w:val="003315C5"/>
    <w:rsid w:val="0033189D"/>
    <w:rsid w:val="00347AB1"/>
    <w:rsid w:val="00352F69"/>
    <w:rsid w:val="00356070"/>
    <w:rsid w:val="003600A3"/>
    <w:rsid w:val="0036134E"/>
    <w:rsid w:val="00364BD0"/>
    <w:rsid w:val="00367F44"/>
    <w:rsid w:val="00383A9C"/>
    <w:rsid w:val="003849E3"/>
    <w:rsid w:val="00385070"/>
    <w:rsid w:val="00387714"/>
    <w:rsid w:val="00391B11"/>
    <w:rsid w:val="00392CC1"/>
    <w:rsid w:val="0039557D"/>
    <w:rsid w:val="003A709B"/>
    <w:rsid w:val="003B33CF"/>
    <w:rsid w:val="003B5499"/>
    <w:rsid w:val="003C060D"/>
    <w:rsid w:val="003C4EE4"/>
    <w:rsid w:val="003C61B2"/>
    <w:rsid w:val="003E09D5"/>
    <w:rsid w:val="003E1B32"/>
    <w:rsid w:val="003F03D9"/>
    <w:rsid w:val="003F0759"/>
    <w:rsid w:val="003F0AC2"/>
    <w:rsid w:val="003F2456"/>
    <w:rsid w:val="003F7B24"/>
    <w:rsid w:val="004011E3"/>
    <w:rsid w:val="00406F2A"/>
    <w:rsid w:val="00410AA5"/>
    <w:rsid w:val="00420F68"/>
    <w:rsid w:val="0043764C"/>
    <w:rsid w:val="00437F3F"/>
    <w:rsid w:val="004423B7"/>
    <w:rsid w:val="0044441E"/>
    <w:rsid w:val="004504C0"/>
    <w:rsid w:val="00455740"/>
    <w:rsid w:val="00463DAF"/>
    <w:rsid w:val="00471CA5"/>
    <w:rsid w:val="00484D96"/>
    <w:rsid w:val="004860AC"/>
    <w:rsid w:val="00487F0F"/>
    <w:rsid w:val="00490B24"/>
    <w:rsid w:val="00495DCB"/>
    <w:rsid w:val="004A464B"/>
    <w:rsid w:val="004A6203"/>
    <w:rsid w:val="004B5A5B"/>
    <w:rsid w:val="004B6F52"/>
    <w:rsid w:val="004B7E51"/>
    <w:rsid w:val="004C01A7"/>
    <w:rsid w:val="004C33E6"/>
    <w:rsid w:val="004C7D57"/>
    <w:rsid w:val="004D01C5"/>
    <w:rsid w:val="004D37EC"/>
    <w:rsid w:val="004D7192"/>
    <w:rsid w:val="005036C3"/>
    <w:rsid w:val="0051284D"/>
    <w:rsid w:val="00524F97"/>
    <w:rsid w:val="00532F5B"/>
    <w:rsid w:val="005358D0"/>
    <w:rsid w:val="00537E41"/>
    <w:rsid w:val="00545215"/>
    <w:rsid w:val="00550399"/>
    <w:rsid w:val="00554C64"/>
    <w:rsid w:val="005565D5"/>
    <w:rsid w:val="00556CFF"/>
    <w:rsid w:val="00557FF7"/>
    <w:rsid w:val="005663EC"/>
    <w:rsid w:val="00566CA1"/>
    <w:rsid w:val="005841B1"/>
    <w:rsid w:val="00594AEF"/>
    <w:rsid w:val="005A3556"/>
    <w:rsid w:val="005B0DE6"/>
    <w:rsid w:val="005C3FA6"/>
    <w:rsid w:val="005C5A13"/>
    <w:rsid w:val="005D0BE8"/>
    <w:rsid w:val="005D312D"/>
    <w:rsid w:val="005D3394"/>
    <w:rsid w:val="005D70BD"/>
    <w:rsid w:val="005E06F6"/>
    <w:rsid w:val="005E0E61"/>
    <w:rsid w:val="005E19FF"/>
    <w:rsid w:val="005F7549"/>
    <w:rsid w:val="0060070F"/>
    <w:rsid w:val="0060221E"/>
    <w:rsid w:val="00612502"/>
    <w:rsid w:val="00614F48"/>
    <w:rsid w:val="00621702"/>
    <w:rsid w:val="00622FB9"/>
    <w:rsid w:val="00624082"/>
    <w:rsid w:val="00633807"/>
    <w:rsid w:val="0064475D"/>
    <w:rsid w:val="00653E7B"/>
    <w:rsid w:val="00655D2A"/>
    <w:rsid w:val="00663D11"/>
    <w:rsid w:val="00665E6A"/>
    <w:rsid w:val="00671B90"/>
    <w:rsid w:val="006732A8"/>
    <w:rsid w:val="006742CB"/>
    <w:rsid w:val="00675AB6"/>
    <w:rsid w:val="00675AD4"/>
    <w:rsid w:val="00694A2B"/>
    <w:rsid w:val="00694B51"/>
    <w:rsid w:val="006A13FB"/>
    <w:rsid w:val="006A5407"/>
    <w:rsid w:val="006B25D1"/>
    <w:rsid w:val="006C5561"/>
    <w:rsid w:val="006C7CD4"/>
    <w:rsid w:val="006D36A3"/>
    <w:rsid w:val="006D6733"/>
    <w:rsid w:val="006F1562"/>
    <w:rsid w:val="006F47FC"/>
    <w:rsid w:val="0072455E"/>
    <w:rsid w:val="007338D2"/>
    <w:rsid w:val="00737367"/>
    <w:rsid w:val="00745469"/>
    <w:rsid w:val="007501BB"/>
    <w:rsid w:val="00750D4D"/>
    <w:rsid w:val="00762C6D"/>
    <w:rsid w:val="0077144E"/>
    <w:rsid w:val="0078627C"/>
    <w:rsid w:val="00787708"/>
    <w:rsid w:val="00796BC7"/>
    <w:rsid w:val="007A4D88"/>
    <w:rsid w:val="007C0CBE"/>
    <w:rsid w:val="007C273E"/>
    <w:rsid w:val="007D0C9D"/>
    <w:rsid w:val="007E1475"/>
    <w:rsid w:val="007E524E"/>
    <w:rsid w:val="00810F91"/>
    <w:rsid w:val="00812496"/>
    <w:rsid w:val="008154B0"/>
    <w:rsid w:val="00820C3F"/>
    <w:rsid w:val="00835A60"/>
    <w:rsid w:val="0084493A"/>
    <w:rsid w:val="00856439"/>
    <w:rsid w:val="00862CA0"/>
    <w:rsid w:val="0087036A"/>
    <w:rsid w:val="00876D85"/>
    <w:rsid w:val="00880DCC"/>
    <w:rsid w:val="008B0599"/>
    <w:rsid w:val="008B5160"/>
    <w:rsid w:val="008B78F6"/>
    <w:rsid w:val="008C00DA"/>
    <w:rsid w:val="008D2703"/>
    <w:rsid w:val="008D2FE0"/>
    <w:rsid w:val="008E3991"/>
    <w:rsid w:val="008F7E87"/>
    <w:rsid w:val="00907D1E"/>
    <w:rsid w:val="00912962"/>
    <w:rsid w:val="00913509"/>
    <w:rsid w:val="00922C0F"/>
    <w:rsid w:val="009240E1"/>
    <w:rsid w:val="00925742"/>
    <w:rsid w:val="00940855"/>
    <w:rsid w:val="00943526"/>
    <w:rsid w:val="00954304"/>
    <w:rsid w:val="0095625D"/>
    <w:rsid w:val="009619FF"/>
    <w:rsid w:val="00973E5E"/>
    <w:rsid w:val="009810DB"/>
    <w:rsid w:val="009852D7"/>
    <w:rsid w:val="00985333"/>
    <w:rsid w:val="00995C8F"/>
    <w:rsid w:val="0099679E"/>
    <w:rsid w:val="009A5FAE"/>
    <w:rsid w:val="009B5B71"/>
    <w:rsid w:val="009B7266"/>
    <w:rsid w:val="009C527E"/>
    <w:rsid w:val="009C7F8D"/>
    <w:rsid w:val="009D339B"/>
    <w:rsid w:val="009D3CEB"/>
    <w:rsid w:val="009D3EA4"/>
    <w:rsid w:val="009D55E0"/>
    <w:rsid w:val="009D7D3F"/>
    <w:rsid w:val="009E3698"/>
    <w:rsid w:val="009E49D1"/>
    <w:rsid w:val="009F05D9"/>
    <w:rsid w:val="009F1001"/>
    <w:rsid w:val="00A004A7"/>
    <w:rsid w:val="00A04505"/>
    <w:rsid w:val="00A20C2C"/>
    <w:rsid w:val="00A21C5E"/>
    <w:rsid w:val="00A256A4"/>
    <w:rsid w:val="00A25956"/>
    <w:rsid w:val="00A3514E"/>
    <w:rsid w:val="00A42752"/>
    <w:rsid w:val="00A42F8B"/>
    <w:rsid w:val="00A470E3"/>
    <w:rsid w:val="00A520E2"/>
    <w:rsid w:val="00A56C11"/>
    <w:rsid w:val="00A652FD"/>
    <w:rsid w:val="00A654D0"/>
    <w:rsid w:val="00A77666"/>
    <w:rsid w:val="00A77BF3"/>
    <w:rsid w:val="00A83532"/>
    <w:rsid w:val="00A9445E"/>
    <w:rsid w:val="00A95B34"/>
    <w:rsid w:val="00A9690B"/>
    <w:rsid w:val="00AA4B07"/>
    <w:rsid w:val="00AB1071"/>
    <w:rsid w:val="00AB468E"/>
    <w:rsid w:val="00AB7AB0"/>
    <w:rsid w:val="00AC0918"/>
    <w:rsid w:val="00AD3847"/>
    <w:rsid w:val="00AD386F"/>
    <w:rsid w:val="00AF2EE0"/>
    <w:rsid w:val="00AF585C"/>
    <w:rsid w:val="00B07892"/>
    <w:rsid w:val="00B13E97"/>
    <w:rsid w:val="00B1643C"/>
    <w:rsid w:val="00B1722B"/>
    <w:rsid w:val="00B240B4"/>
    <w:rsid w:val="00B266EB"/>
    <w:rsid w:val="00B2725E"/>
    <w:rsid w:val="00B42E36"/>
    <w:rsid w:val="00B43E3E"/>
    <w:rsid w:val="00B516A1"/>
    <w:rsid w:val="00B5189D"/>
    <w:rsid w:val="00B5412C"/>
    <w:rsid w:val="00B5414D"/>
    <w:rsid w:val="00B654ED"/>
    <w:rsid w:val="00B71091"/>
    <w:rsid w:val="00B73410"/>
    <w:rsid w:val="00B753FC"/>
    <w:rsid w:val="00B82838"/>
    <w:rsid w:val="00B87D1C"/>
    <w:rsid w:val="00BB1203"/>
    <w:rsid w:val="00BC6A77"/>
    <w:rsid w:val="00BC7C7D"/>
    <w:rsid w:val="00BD0AB3"/>
    <w:rsid w:val="00BD437A"/>
    <w:rsid w:val="00BD70D3"/>
    <w:rsid w:val="00BE0168"/>
    <w:rsid w:val="00BE4C22"/>
    <w:rsid w:val="00BE610A"/>
    <w:rsid w:val="00C17000"/>
    <w:rsid w:val="00C26D25"/>
    <w:rsid w:val="00C27A8C"/>
    <w:rsid w:val="00C31933"/>
    <w:rsid w:val="00C34372"/>
    <w:rsid w:val="00C41B1F"/>
    <w:rsid w:val="00C448A4"/>
    <w:rsid w:val="00C62B38"/>
    <w:rsid w:val="00C6303C"/>
    <w:rsid w:val="00C65225"/>
    <w:rsid w:val="00C80678"/>
    <w:rsid w:val="00C80B43"/>
    <w:rsid w:val="00C848AB"/>
    <w:rsid w:val="00C85F18"/>
    <w:rsid w:val="00C87004"/>
    <w:rsid w:val="00C92E6B"/>
    <w:rsid w:val="00C94878"/>
    <w:rsid w:val="00CC0B65"/>
    <w:rsid w:val="00CC30B6"/>
    <w:rsid w:val="00CC3A92"/>
    <w:rsid w:val="00CC7225"/>
    <w:rsid w:val="00CE0B88"/>
    <w:rsid w:val="00CE3E62"/>
    <w:rsid w:val="00CE538B"/>
    <w:rsid w:val="00CE5C82"/>
    <w:rsid w:val="00CF197E"/>
    <w:rsid w:val="00CF27A7"/>
    <w:rsid w:val="00CF2AAF"/>
    <w:rsid w:val="00CF61A5"/>
    <w:rsid w:val="00D0151E"/>
    <w:rsid w:val="00D018E7"/>
    <w:rsid w:val="00D041AF"/>
    <w:rsid w:val="00D06140"/>
    <w:rsid w:val="00D20FB1"/>
    <w:rsid w:val="00D25A5F"/>
    <w:rsid w:val="00D3379A"/>
    <w:rsid w:val="00D55B42"/>
    <w:rsid w:val="00D576DA"/>
    <w:rsid w:val="00D84C2C"/>
    <w:rsid w:val="00D86FC9"/>
    <w:rsid w:val="00D9079B"/>
    <w:rsid w:val="00D95A39"/>
    <w:rsid w:val="00DA1DFE"/>
    <w:rsid w:val="00DA2081"/>
    <w:rsid w:val="00DA55B3"/>
    <w:rsid w:val="00DB51F8"/>
    <w:rsid w:val="00DB77F4"/>
    <w:rsid w:val="00DC0FFD"/>
    <w:rsid w:val="00DD0C33"/>
    <w:rsid w:val="00DD0F11"/>
    <w:rsid w:val="00DD361A"/>
    <w:rsid w:val="00DE2734"/>
    <w:rsid w:val="00DF06FA"/>
    <w:rsid w:val="00DF35B3"/>
    <w:rsid w:val="00E013FC"/>
    <w:rsid w:val="00E05411"/>
    <w:rsid w:val="00E074E5"/>
    <w:rsid w:val="00E078BC"/>
    <w:rsid w:val="00E10A6E"/>
    <w:rsid w:val="00E124EC"/>
    <w:rsid w:val="00E17AB4"/>
    <w:rsid w:val="00E411B4"/>
    <w:rsid w:val="00E44842"/>
    <w:rsid w:val="00E61AAA"/>
    <w:rsid w:val="00E70445"/>
    <w:rsid w:val="00E71C0F"/>
    <w:rsid w:val="00E71FAC"/>
    <w:rsid w:val="00E92A95"/>
    <w:rsid w:val="00E92F05"/>
    <w:rsid w:val="00E96BB3"/>
    <w:rsid w:val="00E97B26"/>
    <w:rsid w:val="00EA4607"/>
    <w:rsid w:val="00EB2984"/>
    <w:rsid w:val="00EB5B75"/>
    <w:rsid w:val="00EC286E"/>
    <w:rsid w:val="00ED6B23"/>
    <w:rsid w:val="00EE01CB"/>
    <w:rsid w:val="00EE3E6D"/>
    <w:rsid w:val="00EF2450"/>
    <w:rsid w:val="00F03CB3"/>
    <w:rsid w:val="00F0566D"/>
    <w:rsid w:val="00F06B3D"/>
    <w:rsid w:val="00F15599"/>
    <w:rsid w:val="00F15D99"/>
    <w:rsid w:val="00F249FC"/>
    <w:rsid w:val="00F25E53"/>
    <w:rsid w:val="00F315A4"/>
    <w:rsid w:val="00F42D29"/>
    <w:rsid w:val="00F46B8E"/>
    <w:rsid w:val="00F61DE7"/>
    <w:rsid w:val="00F643E1"/>
    <w:rsid w:val="00F82993"/>
    <w:rsid w:val="00F83BB1"/>
    <w:rsid w:val="00FA1BC9"/>
    <w:rsid w:val="00FA5B96"/>
    <w:rsid w:val="00FB13B0"/>
    <w:rsid w:val="00FB657E"/>
    <w:rsid w:val="00FB6C20"/>
    <w:rsid w:val="00FC2F9F"/>
    <w:rsid w:val="00FD19DE"/>
    <w:rsid w:val="00FE2E48"/>
    <w:rsid w:val="00FF2D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5F5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rsid w:val="0064475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858"/>
    <w:pPr>
      <w:tabs>
        <w:tab w:val="center" w:pos="4513"/>
        <w:tab w:val="right" w:pos="9026"/>
      </w:tabs>
      <w:spacing w:after="0" w:line="240" w:lineRule="auto"/>
    </w:pPr>
    <w:rPr>
      <w:rFonts w:ascii="Times New Roman" w:eastAsia="SimSun" w:hAnsi="Times New Roman" w:cs="Times New Roman"/>
      <w:sz w:val="24"/>
      <w:szCs w:val="24"/>
    </w:rPr>
  </w:style>
  <w:style w:type="character" w:customStyle="1" w:styleId="HeaderChar">
    <w:name w:val="Header Char"/>
    <w:basedOn w:val="DefaultParagraphFont"/>
    <w:link w:val="Header"/>
    <w:uiPriority w:val="99"/>
    <w:rsid w:val="002C7858"/>
    <w:rPr>
      <w:rFonts w:ascii="Times New Roman" w:eastAsia="SimSun" w:hAnsi="Times New Roman" w:cs="Times New Roman"/>
      <w:sz w:val="24"/>
      <w:szCs w:val="24"/>
    </w:rPr>
  </w:style>
  <w:style w:type="paragraph" w:styleId="Footer">
    <w:name w:val="footer"/>
    <w:basedOn w:val="Normal"/>
    <w:link w:val="FooterChar"/>
    <w:uiPriority w:val="99"/>
    <w:unhideWhenUsed/>
    <w:rsid w:val="002C7858"/>
    <w:pPr>
      <w:tabs>
        <w:tab w:val="center" w:pos="4513"/>
        <w:tab w:val="right" w:pos="9026"/>
      </w:tabs>
      <w:spacing w:after="0" w:line="240" w:lineRule="auto"/>
    </w:pPr>
    <w:rPr>
      <w:rFonts w:ascii="Times New Roman" w:eastAsia="SimSun" w:hAnsi="Times New Roman" w:cs="Times New Roman"/>
      <w:sz w:val="24"/>
      <w:szCs w:val="24"/>
    </w:rPr>
  </w:style>
  <w:style w:type="character" w:customStyle="1" w:styleId="FooterChar">
    <w:name w:val="Footer Char"/>
    <w:basedOn w:val="DefaultParagraphFont"/>
    <w:link w:val="Footer"/>
    <w:uiPriority w:val="99"/>
    <w:rsid w:val="002C7858"/>
    <w:rPr>
      <w:rFonts w:ascii="Times New Roman" w:eastAsia="SimSun" w:hAnsi="Times New Roman" w:cs="Times New Roman"/>
      <w:sz w:val="24"/>
      <w:szCs w:val="24"/>
    </w:rPr>
  </w:style>
  <w:style w:type="character" w:styleId="PageNumber">
    <w:name w:val="page number"/>
    <w:basedOn w:val="DefaultParagraphFont"/>
    <w:rsid w:val="002C7858"/>
  </w:style>
  <w:style w:type="character" w:styleId="CommentReference">
    <w:name w:val="annotation reference"/>
    <w:basedOn w:val="DefaultParagraphFont"/>
    <w:uiPriority w:val="99"/>
    <w:semiHidden/>
    <w:unhideWhenUsed/>
    <w:rsid w:val="00007395"/>
    <w:rPr>
      <w:sz w:val="16"/>
      <w:szCs w:val="16"/>
    </w:rPr>
  </w:style>
  <w:style w:type="paragraph" w:styleId="CommentText">
    <w:name w:val="annotation text"/>
    <w:basedOn w:val="Normal"/>
    <w:link w:val="CommentTextChar"/>
    <w:uiPriority w:val="99"/>
    <w:unhideWhenUsed/>
    <w:rsid w:val="00007395"/>
    <w:pPr>
      <w:spacing w:line="240" w:lineRule="auto"/>
    </w:pPr>
    <w:rPr>
      <w:szCs w:val="20"/>
    </w:rPr>
  </w:style>
  <w:style w:type="character" w:customStyle="1" w:styleId="CommentTextChar">
    <w:name w:val="Comment Text Char"/>
    <w:basedOn w:val="DefaultParagraphFont"/>
    <w:link w:val="CommentText"/>
    <w:uiPriority w:val="99"/>
    <w:rsid w:val="00007395"/>
    <w:rPr>
      <w:szCs w:val="20"/>
    </w:rPr>
  </w:style>
  <w:style w:type="paragraph" w:styleId="CommentSubject">
    <w:name w:val="annotation subject"/>
    <w:basedOn w:val="CommentText"/>
    <w:next w:val="CommentText"/>
    <w:link w:val="CommentSubjectChar"/>
    <w:uiPriority w:val="99"/>
    <w:semiHidden/>
    <w:unhideWhenUsed/>
    <w:rsid w:val="00007395"/>
    <w:rPr>
      <w:b/>
      <w:bCs/>
    </w:rPr>
  </w:style>
  <w:style w:type="character" w:customStyle="1" w:styleId="CommentSubjectChar">
    <w:name w:val="Comment Subject Char"/>
    <w:basedOn w:val="CommentTextChar"/>
    <w:link w:val="CommentSubject"/>
    <w:uiPriority w:val="99"/>
    <w:semiHidden/>
    <w:rsid w:val="00007395"/>
    <w:rPr>
      <w:b/>
      <w:bCs/>
      <w:szCs w:val="20"/>
    </w:rPr>
  </w:style>
  <w:style w:type="paragraph" w:styleId="BalloonText">
    <w:name w:val="Balloon Text"/>
    <w:basedOn w:val="Normal"/>
    <w:link w:val="BalloonTextChar"/>
    <w:uiPriority w:val="99"/>
    <w:semiHidden/>
    <w:unhideWhenUsed/>
    <w:rsid w:val="00007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7395"/>
    <w:rPr>
      <w:rFonts w:ascii="Tahoma" w:hAnsi="Tahoma" w:cs="Tahoma"/>
      <w:sz w:val="16"/>
      <w:szCs w:val="16"/>
    </w:rPr>
  </w:style>
  <w:style w:type="paragraph" w:styleId="ListParagraph">
    <w:name w:val="List Paragraph"/>
    <w:basedOn w:val="Normal"/>
    <w:uiPriority w:val="34"/>
    <w:qFormat/>
    <w:rsid w:val="004B5A5B"/>
    <w:pPr>
      <w:ind w:left="720"/>
      <w:contextualSpacing/>
    </w:pPr>
  </w:style>
  <w:style w:type="character" w:customStyle="1" w:styleId="Heading1Char">
    <w:name w:val="Heading 1 Char"/>
    <w:basedOn w:val="DefaultParagraphFont"/>
    <w:link w:val="Heading1"/>
    <w:uiPriority w:val="9"/>
    <w:rsid w:val="0064475D"/>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694A2B"/>
    <w:rPr>
      <w:color w:val="0000FF" w:themeColor="hyperlink"/>
      <w:u w:val="single"/>
    </w:rPr>
  </w:style>
  <w:style w:type="paragraph" w:styleId="NormalWeb">
    <w:name w:val="Normal (Web)"/>
    <w:basedOn w:val="Normal"/>
    <w:uiPriority w:val="99"/>
    <w:semiHidden/>
    <w:unhideWhenUsed/>
    <w:rsid w:val="00AA4B0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ighlight">
    <w:name w:val="highlight"/>
    <w:basedOn w:val="DefaultParagraphFont"/>
    <w:rsid w:val="00327D2B"/>
  </w:style>
  <w:style w:type="character" w:customStyle="1" w:styleId="collapsetext">
    <w:name w:val="collapsetext"/>
    <w:basedOn w:val="DefaultParagraphFont"/>
    <w:rsid w:val="00327D2B"/>
  </w:style>
  <w:style w:type="character" w:customStyle="1" w:styleId="showinfo">
    <w:name w:val="showinfo"/>
    <w:basedOn w:val="DefaultParagraphFont"/>
    <w:rsid w:val="00327D2B"/>
  </w:style>
  <w:style w:type="character" w:customStyle="1" w:styleId="expandtext">
    <w:name w:val="expandtext"/>
    <w:basedOn w:val="DefaultParagraphFont"/>
    <w:rsid w:val="00327D2B"/>
  </w:style>
  <w:style w:type="paragraph" w:customStyle="1" w:styleId="volissue">
    <w:name w:val="volissue"/>
    <w:basedOn w:val="Normal"/>
    <w:rsid w:val="00327D2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387714"/>
    <w:rPr>
      <w:rFonts w:asciiTheme="minorHAnsi" w:hAnsiTheme="minorHAnsi"/>
      <w:sz w:val="22"/>
    </w:rPr>
  </w:style>
  <w:style w:type="table" w:styleId="TableGrid">
    <w:name w:val="Table Grid"/>
    <w:basedOn w:val="TableNormal"/>
    <w:uiPriority w:val="59"/>
    <w:rsid w:val="00387714"/>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DA55B3"/>
    <w:pPr>
      <w:spacing w:before="120" w:after="120" w:line="360" w:lineRule="auto"/>
    </w:pPr>
    <w:rPr>
      <w:rFonts w:eastAsiaTheme="minorEastAsia" w:cs="Times New Roman"/>
      <w:szCs w:val="24"/>
      <w:lang w:val="en-US"/>
    </w:rPr>
  </w:style>
  <w:style w:type="paragraph" w:styleId="PlainText">
    <w:name w:val="Plain Text"/>
    <w:basedOn w:val="Normal"/>
    <w:link w:val="PlainTextChar"/>
    <w:uiPriority w:val="99"/>
    <w:semiHidden/>
    <w:unhideWhenUsed/>
    <w:rsid w:val="00C85F1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C85F18"/>
    <w:rPr>
      <w:rFonts w:ascii="Consolas"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rsid w:val="0064475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858"/>
    <w:pPr>
      <w:tabs>
        <w:tab w:val="center" w:pos="4513"/>
        <w:tab w:val="right" w:pos="9026"/>
      </w:tabs>
      <w:spacing w:after="0" w:line="240" w:lineRule="auto"/>
    </w:pPr>
    <w:rPr>
      <w:rFonts w:ascii="Times New Roman" w:eastAsia="SimSun" w:hAnsi="Times New Roman" w:cs="Times New Roman"/>
      <w:sz w:val="24"/>
      <w:szCs w:val="24"/>
    </w:rPr>
  </w:style>
  <w:style w:type="character" w:customStyle="1" w:styleId="HeaderChar">
    <w:name w:val="Header Char"/>
    <w:basedOn w:val="DefaultParagraphFont"/>
    <w:link w:val="Header"/>
    <w:uiPriority w:val="99"/>
    <w:rsid w:val="002C7858"/>
    <w:rPr>
      <w:rFonts w:ascii="Times New Roman" w:eastAsia="SimSun" w:hAnsi="Times New Roman" w:cs="Times New Roman"/>
      <w:sz w:val="24"/>
      <w:szCs w:val="24"/>
    </w:rPr>
  </w:style>
  <w:style w:type="paragraph" w:styleId="Footer">
    <w:name w:val="footer"/>
    <w:basedOn w:val="Normal"/>
    <w:link w:val="FooterChar"/>
    <w:uiPriority w:val="99"/>
    <w:unhideWhenUsed/>
    <w:rsid w:val="002C7858"/>
    <w:pPr>
      <w:tabs>
        <w:tab w:val="center" w:pos="4513"/>
        <w:tab w:val="right" w:pos="9026"/>
      </w:tabs>
      <w:spacing w:after="0" w:line="240" w:lineRule="auto"/>
    </w:pPr>
    <w:rPr>
      <w:rFonts w:ascii="Times New Roman" w:eastAsia="SimSun" w:hAnsi="Times New Roman" w:cs="Times New Roman"/>
      <w:sz w:val="24"/>
      <w:szCs w:val="24"/>
    </w:rPr>
  </w:style>
  <w:style w:type="character" w:customStyle="1" w:styleId="FooterChar">
    <w:name w:val="Footer Char"/>
    <w:basedOn w:val="DefaultParagraphFont"/>
    <w:link w:val="Footer"/>
    <w:uiPriority w:val="99"/>
    <w:rsid w:val="002C7858"/>
    <w:rPr>
      <w:rFonts w:ascii="Times New Roman" w:eastAsia="SimSun" w:hAnsi="Times New Roman" w:cs="Times New Roman"/>
      <w:sz w:val="24"/>
      <w:szCs w:val="24"/>
    </w:rPr>
  </w:style>
  <w:style w:type="character" w:styleId="PageNumber">
    <w:name w:val="page number"/>
    <w:basedOn w:val="DefaultParagraphFont"/>
    <w:rsid w:val="002C7858"/>
  </w:style>
  <w:style w:type="character" w:styleId="CommentReference">
    <w:name w:val="annotation reference"/>
    <w:basedOn w:val="DefaultParagraphFont"/>
    <w:uiPriority w:val="99"/>
    <w:semiHidden/>
    <w:unhideWhenUsed/>
    <w:rsid w:val="00007395"/>
    <w:rPr>
      <w:sz w:val="16"/>
      <w:szCs w:val="16"/>
    </w:rPr>
  </w:style>
  <w:style w:type="paragraph" w:styleId="CommentText">
    <w:name w:val="annotation text"/>
    <w:basedOn w:val="Normal"/>
    <w:link w:val="CommentTextChar"/>
    <w:uiPriority w:val="99"/>
    <w:unhideWhenUsed/>
    <w:rsid w:val="00007395"/>
    <w:pPr>
      <w:spacing w:line="240" w:lineRule="auto"/>
    </w:pPr>
    <w:rPr>
      <w:szCs w:val="20"/>
    </w:rPr>
  </w:style>
  <w:style w:type="character" w:customStyle="1" w:styleId="CommentTextChar">
    <w:name w:val="Comment Text Char"/>
    <w:basedOn w:val="DefaultParagraphFont"/>
    <w:link w:val="CommentText"/>
    <w:uiPriority w:val="99"/>
    <w:rsid w:val="00007395"/>
    <w:rPr>
      <w:szCs w:val="20"/>
    </w:rPr>
  </w:style>
  <w:style w:type="paragraph" w:styleId="CommentSubject">
    <w:name w:val="annotation subject"/>
    <w:basedOn w:val="CommentText"/>
    <w:next w:val="CommentText"/>
    <w:link w:val="CommentSubjectChar"/>
    <w:uiPriority w:val="99"/>
    <w:semiHidden/>
    <w:unhideWhenUsed/>
    <w:rsid w:val="00007395"/>
    <w:rPr>
      <w:b/>
      <w:bCs/>
    </w:rPr>
  </w:style>
  <w:style w:type="character" w:customStyle="1" w:styleId="CommentSubjectChar">
    <w:name w:val="Comment Subject Char"/>
    <w:basedOn w:val="CommentTextChar"/>
    <w:link w:val="CommentSubject"/>
    <w:uiPriority w:val="99"/>
    <w:semiHidden/>
    <w:rsid w:val="00007395"/>
    <w:rPr>
      <w:b/>
      <w:bCs/>
      <w:szCs w:val="20"/>
    </w:rPr>
  </w:style>
  <w:style w:type="paragraph" w:styleId="BalloonText">
    <w:name w:val="Balloon Text"/>
    <w:basedOn w:val="Normal"/>
    <w:link w:val="BalloonTextChar"/>
    <w:uiPriority w:val="99"/>
    <w:semiHidden/>
    <w:unhideWhenUsed/>
    <w:rsid w:val="00007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7395"/>
    <w:rPr>
      <w:rFonts w:ascii="Tahoma" w:hAnsi="Tahoma" w:cs="Tahoma"/>
      <w:sz w:val="16"/>
      <w:szCs w:val="16"/>
    </w:rPr>
  </w:style>
  <w:style w:type="paragraph" w:styleId="ListParagraph">
    <w:name w:val="List Paragraph"/>
    <w:basedOn w:val="Normal"/>
    <w:uiPriority w:val="34"/>
    <w:qFormat/>
    <w:rsid w:val="004B5A5B"/>
    <w:pPr>
      <w:ind w:left="720"/>
      <w:contextualSpacing/>
    </w:pPr>
  </w:style>
  <w:style w:type="character" w:customStyle="1" w:styleId="Heading1Char">
    <w:name w:val="Heading 1 Char"/>
    <w:basedOn w:val="DefaultParagraphFont"/>
    <w:link w:val="Heading1"/>
    <w:uiPriority w:val="9"/>
    <w:rsid w:val="0064475D"/>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694A2B"/>
    <w:rPr>
      <w:color w:val="0000FF" w:themeColor="hyperlink"/>
      <w:u w:val="single"/>
    </w:rPr>
  </w:style>
  <w:style w:type="paragraph" w:styleId="NormalWeb">
    <w:name w:val="Normal (Web)"/>
    <w:basedOn w:val="Normal"/>
    <w:uiPriority w:val="99"/>
    <w:semiHidden/>
    <w:unhideWhenUsed/>
    <w:rsid w:val="00AA4B0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ighlight">
    <w:name w:val="highlight"/>
    <w:basedOn w:val="DefaultParagraphFont"/>
    <w:rsid w:val="00327D2B"/>
  </w:style>
  <w:style w:type="character" w:customStyle="1" w:styleId="collapsetext">
    <w:name w:val="collapsetext"/>
    <w:basedOn w:val="DefaultParagraphFont"/>
    <w:rsid w:val="00327D2B"/>
  </w:style>
  <w:style w:type="character" w:customStyle="1" w:styleId="showinfo">
    <w:name w:val="showinfo"/>
    <w:basedOn w:val="DefaultParagraphFont"/>
    <w:rsid w:val="00327D2B"/>
  </w:style>
  <w:style w:type="character" w:customStyle="1" w:styleId="expandtext">
    <w:name w:val="expandtext"/>
    <w:basedOn w:val="DefaultParagraphFont"/>
    <w:rsid w:val="00327D2B"/>
  </w:style>
  <w:style w:type="paragraph" w:customStyle="1" w:styleId="volissue">
    <w:name w:val="volissue"/>
    <w:basedOn w:val="Normal"/>
    <w:rsid w:val="00327D2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387714"/>
    <w:rPr>
      <w:rFonts w:asciiTheme="minorHAnsi" w:hAnsiTheme="minorHAnsi"/>
      <w:sz w:val="22"/>
    </w:rPr>
  </w:style>
  <w:style w:type="table" w:styleId="TableGrid">
    <w:name w:val="Table Grid"/>
    <w:basedOn w:val="TableNormal"/>
    <w:uiPriority w:val="59"/>
    <w:rsid w:val="00387714"/>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DA55B3"/>
    <w:pPr>
      <w:spacing w:before="120" w:after="120" w:line="360" w:lineRule="auto"/>
    </w:pPr>
    <w:rPr>
      <w:rFonts w:eastAsiaTheme="minorEastAsia" w:cs="Times New Roman"/>
      <w:szCs w:val="24"/>
      <w:lang w:val="en-US"/>
    </w:rPr>
  </w:style>
  <w:style w:type="paragraph" w:styleId="PlainText">
    <w:name w:val="Plain Text"/>
    <w:basedOn w:val="Normal"/>
    <w:link w:val="PlainTextChar"/>
    <w:uiPriority w:val="99"/>
    <w:semiHidden/>
    <w:unhideWhenUsed/>
    <w:rsid w:val="00C85F1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C85F1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4689876">
      <w:bodyDiv w:val="1"/>
      <w:marLeft w:val="0"/>
      <w:marRight w:val="0"/>
      <w:marTop w:val="0"/>
      <w:marBottom w:val="0"/>
      <w:divBdr>
        <w:top w:val="none" w:sz="0" w:space="0" w:color="auto"/>
        <w:left w:val="none" w:sz="0" w:space="0" w:color="auto"/>
        <w:bottom w:val="none" w:sz="0" w:space="0" w:color="auto"/>
        <w:right w:val="none" w:sz="0" w:space="0" w:color="auto"/>
      </w:divBdr>
      <w:divsChild>
        <w:div w:id="2101099491">
          <w:marLeft w:val="0"/>
          <w:marRight w:val="0"/>
          <w:marTop w:val="0"/>
          <w:marBottom w:val="0"/>
          <w:divBdr>
            <w:top w:val="none" w:sz="0" w:space="0" w:color="auto"/>
            <w:left w:val="none" w:sz="0" w:space="0" w:color="auto"/>
            <w:bottom w:val="none" w:sz="0" w:space="0" w:color="auto"/>
            <w:right w:val="none" w:sz="0" w:space="0" w:color="auto"/>
          </w:divBdr>
          <w:divsChild>
            <w:div w:id="165098746">
              <w:marLeft w:val="0"/>
              <w:marRight w:val="0"/>
              <w:marTop w:val="0"/>
              <w:marBottom w:val="0"/>
              <w:divBdr>
                <w:top w:val="none" w:sz="0" w:space="0" w:color="auto"/>
                <w:left w:val="none" w:sz="0" w:space="0" w:color="auto"/>
                <w:bottom w:val="none" w:sz="0" w:space="0" w:color="auto"/>
                <w:right w:val="none" w:sz="0" w:space="0" w:color="auto"/>
              </w:divBdr>
              <w:divsChild>
                <w:div w:id="1061636014">
                  <w:marLeft w:val="0"/>
                  <w:marRight w:val="0"/>
                  <w:marTop w:val="0"/>
                  <w:marBottom w:val="0"/>
                  <w:divBdr>
                    <w:top w:val="none" w:sz="0" w:space="0" w:color="auto"/>
                    <w:left w:val="none" w:sz="0" w:space="0" w:color="auto"/>
                    <w:bottom w:val="none" w:sz="0" w:space="0" w:color="auto"/>
                    <w:right w:val="none" w:sz="0" w:space="0" w:color="auto"/>
                  </w:divBdr>
                  <w:divsChild>
                    <w:div w:id="1365400704">
                      <w:marLeft w:val="0"/>
                      <w:marRight w:val="0"/>
                      <w:marTop w:val="0"/>
                      <w:marBottom w:val="0"/>
                      <w:divBdr>
                        <w:top w:val="none" w:sz="0" w:space="0" w:color="auto"/>
                        <w:left w:val="none" w:sz="0" w:space="0" w:color="auto"/>
                        <w:bottom w:val="none" w:sz="0" w:space="0" w:color="auto"/>
                        <w:right w:val="none" w:sz="0" w:space="0" w:color="auto"/>
                      </w:divBdr>
                      <w:divsChild>
                        <w:div w:id="1916621952">
                          <w:marLeft w:val="0"/>
                          <w:marRight w:val="0"/>
                          <w:marTop w:val="0"/>
                          <w:marBottom w:val="0"/>
                          <w:divBdr>
                            <w:top w:val="none" w:sz="0" w:space="0" w:color="auto"/>
                            <w:left w:val="none" w:sz="0" w:space="0" w:color="auto"/>
                            <w:bottom w:val="none" w:sz="0" w:space="0" w:color="auto"/>
                            <w:right w:val="none" w:sz="0" w:space="0" w:color="auto"/>
                          </w:divBdr>
                          <w:divsChild>
                            <w:div w:id="149783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8348124">
      <w:bodyDiv w:val="1"/>
      <w:marLeft w:val="0"/>
      <w:marRight w:val="0"/>
      <w:marTop w:val="0"/>
      <w:marBottom w:val="0"/>
      <w:divBdr>
        <w:top w:val="none" w:sz="0" w:space="0" w:color="auto"/>
        <w:left w:val="none" w:sz="0" w:space="0" w:color="auto"/>
        <w:bottom w:val="none" w:sz="0" w:space="0" w:color="auto"/>
        <w:right w:val="none" w:sz="0" w:space="0" w:color="auto"/>
      </w:divBdr>
    </w:div>
    <w:div w:id="1696610496">
      <w:bodyDiv w:val="1"/>
      <w:marLeft w:val="0"/>
      <w:marRight w:val="0"/>
      <w:marTop w:val="0"/>
      <w:marBottom w:val="0"/>
      <w:divBdr>
        <w:top w:val="none" w:sz="0" w:space="0" w:color="auto"/>
        <w:left w:val="none" w:sz="0" w:space="0" w:color="auto"/>
        <w:bottom w:val="none" w:sz="0" w:space="0" w:color="auto"/>
        <w:right w:val="none" w:sz="0" w:space="0" w:color="auto"/>
      </w:divBdr>
    </w:div>
    <w:div w:id="1723553683">
      <w:bodyDiv w:val="1"/>
      <w:marLeft w:val="0"/>
      <w:marRight w:val="0"/>
      <w:marTop w:val="0"/>
      <w:marBottom w:val="0"/>
      <w:divBdr>
        <w:top w:val="none" w:sz="0" w:space="0" w:color="auto"/>
        <w:left w:val="none" w:sz="0" w:space="0" w:color="auto"/>
        <w:bottom w:val="none" w:sz="0" w:space="0" w:color="auto"/>
        <w:right w:val="none" w:sz="0" w:space="0" w:color="auto"/>
      </w:divBdr>
      <w:divsChild>
        <w:div w:id="2037736091">
          <w:marLeft w:val="0"/>
          <w:marRight w:val="0"/>
          <w:marTop w:val="0"/>
          <w:marBottom w:val="0"/>
          <w:divBdr>
            <w:top w:val="none" w:sz="0" w:space="0" w:color="auto"/>
            <w:left w:val="none" w:sz="0" w:space="0" w:color="auto"/>
            <w:bottom w:val="none" w:sz="0" w:space="0" w:color="auto"/>
            <w:right w:val="none" w:sz="0" w:space="0" w:color="auto"/>
          </w:divBdr>
          <w:divsChild>
            <w:div w:id="1435982571">
              <w:marLeft w:val="0"/>
              <w:marRight w:val="0"/>
              <w:marTop w:val="0"/>
              <w:marBottom w:val="0"/>
              <w:divBdr>
                <w:top w:val="none" w:sz="0" w:space="0" w:color="auto"/>
                <w:left w:val="none" w:sz="0" w:space="0" w:color="auto"/>
                <w:bottom w:val="none" w:sz="0" w:space="0" w:color="auto"/>
                <w:right w:val="none" w:sz="0" w:space="0" w:color="auto"/>
              </w:divBdr>
              <w:divsChild>
                <w:div w:id="955411446">
                  <w:marLeft w:val="0"/>
                  <w:marRight w:val="0"/>
                  <w:marTop w:val="0"/>
                  <w:marBottom w:val="0"/>
                  <w:divBdr>
                    <w:top w:val="none" w:sz="0" w:space="0" w:color="auto"/>
                    <w:left w:val="none" w:sz="0" w:space="0" w:color="auto"/>
                    <w:bottom w:val="none" w:sz="0" w:space="0" w:color="auto"/>
                    <w:right w:val="none" w:sz="0" w:space="0" w:color="auto"/>
                  </w:divBdr>
                  <w:divsChild>
                    <w:div w:id="1593706611">
                      <w:marLeft w:val="0"/>
                      <w:marRight w:val="0"/>
                      <w:marTop w:val="0"/>
                      <w:marBottom w:val="0"/>
                      <w:divBdr>
                        <w:top w:val="none" w:sz="0" w:space="0" w:color="auto"/>
                        <w:left w:val="none" w:sz="0" w:space="0" w:color="auto"/>
                        <w:bottom w:val="none" w:sz="0" w:space="0" w:color="auto"/>
                        <w:right w:val="none" w:sz="0" w:space="0" w:color="auto"/>
                      </w:divBdr>
                      <w:divsChild>
                        <w:div w:id="1638758818">
                          <w:marLeft w:val="0"/>
                          <w:marRight w:val="0"/>
                          <w:marTop w:val="0"/>
                          <w:marBottom w:val="0"/>
                          <w:divBdr>
                            <w:top w:val="none" w:sz="0" w:space="0" w:color="auto"/>
                            <w:left w:val="none" w:sz="0" w:space="0" w:color="auto"/>
                            <w:bottom w:val="none" w:sz="0" w:space="0" w:color="auto"/>
                            <w:right w:val="none" w:sz="0" w:space="0" w:color="auto"/>
                          </w:divBdr>
                          <w:divsChild>
                            <w:div w:id="1746218196">
                              <w:marLeft w:val="0"/>
                              <w:marRight w:val="0"/>
                              <w:marTop w:val="0"/>
                              <w:marBottom w:val="0"/>
                              <w:divBdr>
                                <w:top w:val="none" w:sz="0" w:space="0" w:color="auto"/>
                                <w:left w:val="none" w:sz="0" w:space="0" w:color="auto"/>
                                <w:bottom w:val="none" w:sz="0" w:space="0" w:color="auto"/>
                                <w:right w:val="none" w:sz="0" w:space="0" w:color="auto"/>
                              </w:divBdr>
                              <w:divsChild>
                                <w:div w:id="376784543">
                                  <w:marLeft w:val="0"/>
                                  <w:marRight w:val="0"/>
                                  <w:marTop w:val="0"/>
                                  <w:marBottom w:val="0"/>
                                  <w:divBdr>
                                    <w:top w:val="none" w:sz="0" w:space="0" w:color="auto"/>
                                    <w:left w:val="none" w:sz="0" w:space="0" w:color="auto"/>
                                    <w:bottom w:val="none" w:sz="0" w:space="0" w:color="auto"/>
                                    <w:right w:val="none" w:sz="0" w:space="0" w:color="auto"/>
                                  </w:divBdr>
                                  <w:divsChild>
                                    <w:div w:id="1805153202">
                                      <w:marLeft w:val="0"/>
                                      <w:marRight w:val="0"/>
                                      <w:marTop w:val="0"/>
                                      <w:marBottom w:val="0"/>
                                      <w:divBdr>
                                        <w:top w:val="none" w:sz="0" w:space="0" w:color="auto"/>
                                        <w:left w:val="none" w:sz="0" w:space="0" w:color="auto"/>
                                        <w:bottom w:val="none" w:sz="0" w:space="0" w:color="auto"/>
                                        <w:right w:val="none" w:sz="0" w:space="0" w:color="auto"/>
                                      </w:divBdr>
                                    </w:div>
                                    <w:div w:id="54611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8539457">
      <w:bodyDiv w:val="1"/>
      <w:marLeft w:val="0"/>
      <w:marRight w:val="0"/>
      <w:marTop w:val="0"/>
      <w:marBottom w:val="0"/>
      <w:divBdr>
        <w:top w:val="none" w:sz="0" w:space="0" w:color="auto"/>
        <w:left w:val="none" w:sz="0" w:space="0" w:color="auto"/>
        <w:bottom w:val="none" w:sz="0" w:space="0" w:color="auto"/>
        <w:right w:val="none" w:sz="0" w:space="0" w:color="auto"/>
      </w:divBdr>
      <w:divsChild>
        <w:div w:id="212351733">
          <w:marLeft w:val="0"/>
          <w:marRight w:val="0"/>
          <w:marTop w:val="0"/>
          <w:marBottom w:val="0"/>
          <w:divBdr>
            <w:top w:val="none" w:sz="0" w:space="0" w:color="auto"/>
            <w:left w:val="none" w:sz="0" w:space="0" w:color="auto"/>
            <w:bottom w:val="none" w:sz="0" w:space="0" w:color="auto"/>
            <w:right w:val="none" w:sz="0" w:space="0" w:color="auto"/>
          </w:divBdr>
          <w:divsChild>
            <w:div w:id="534082752">
              <w:marLeft w:val="0"/>
              <w:marRight w:val="0"/>
              <w:marTop w:val="0"/>
              <w:marBottom w:val="0"/>
              <w:divBdr>
                <w:top w:val="none" w:sz="0" w:space="0" w:color="auto"/>
                <w:left w:val="none" w:sz="0" w:space="0" w:color="auto"/>
                <w:bottom w:val="none" w:sz="0" w:space="0" w:color="auto"/>
                <w:right w:val="none" w:sz="0" w:space="0" w:color="auto"/>
              </w:divBdr>
              <w:divsChild>
                <w:div w:id="2069570270">
                  <w:marLeft w:val="0"/>
                  <w:marRight w:val="0"/>
                  <w:marTop w:val="0"/>
                  <w:marBottom w:val="0"/>
                  <w:divBdr>
                    <w:top w:val="none" w:sz="0" w:space="0" w:color="auto"/>
                    <w:left w:val="none" w:sz="0" w:space="0" w:color="auto"/>
                    <w:bottom w:val="none" w:sz="0" w:space="0" w:color="auto"/>
                    <w:right w:val="none" w:sz="0" w:space="0" w:color="auto"/>
                  </w:divBdr>
                  <w:divsChild>
                    <w:div w:id="2076277081">
                      <w:marLeft w:val="0"/>
                      <w:marRight w:val="0"/>
                      <w:marTop w:val="0"/>
                      <w:marBottom w:val="0"/>
                      <w:divBdr>
                        <w:top w:val="none" w:sz="0" w:space="0" w:color="auto"/>
                        <w:left w:val="none" w:sz="0" w:space="0" w:color="auto"/>
                        <w:bottom w:val="none" w:sz="0" w:space="0" w:color="auto"/>
                        <w:right w:val="none" w:sz="0" w:space="0" w:color="auto"/>
                      </w:divBdr>
                      <w:divsChild>
                        <w:div w:id="850143014">
                          <w:marLeft w:val="0"/>
                          <w:marRight w:val="0"/>
                          <w:marTop w:val="0"/>
                          <w:marBottom w:val="0"/>
                          <w:divBdr>
                            <w:top w:val="none" w:sz="0" w:space="0" w:color="auto"/>
                            <w:left w:val="none" w:sz="0" w:space="0" w:color="auto"/>
                            <w:bottom w:val="none" w:sz="0" w:space="0" w:color="auto"/>
                            <w:right w:val="none" w:sz="0" w:space="0" w:color="auto"/>
                          </w:divBdr>
                          <w:divsChild>
                            <w:div w:id="71743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32A7B-6CC0-4533-B334-2E9CA2C76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114</Words>
  <Characters>4055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47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Kuh</dc:creator>
  <cp:lastModifiedBy>Stephanie Pilling</cp:lastModifiedBy>
  <cp:revision>5</cp:revision>
  <cp:lastPrinted>2015-10-16T14:29:00Z</cp:lastPrinted>
  <dcterms:created xsi:type="dcterms:W3CDTF">2016-03-21T13:02:00Z</dcterms:created>
  <dcterms:modified xsi:type="dcterms:W3CDTF">2016-03-22T09:44:00Z</dcterms:modified>
</cp:coreProperties>
</file>